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3DD6A74" w14:textId="1CB441AF" w:rsidR="00F17C5D" w:rsidRDefault="00EC0D60">
      <w:r>
        <w:rPr>
          <w:noProof/>
          <w:lang w:eastAsia="pt-BR"/>
        </w:rPr>
        <w:drawing>
          <wp:anchor distT="0" distB="0" distL="114300" distR="114300" simplePos="0" relativeHeight="251659264" behindDoc="1" locked="0" layoutInCell="1" allowOverlap="1" wp14:anchorId="4A489F54" wp14:editId="4455BB2B">
            <wp:simplePos x="0" y="0"/>
            <wp:positionH relativeFrom="column">
              <wp:posOffset>-1384300</wp:posOffset>
            </wp:positionH>
            <wp:positionV relativeFrom="paragraph">
              <wp:posOffset>-850900</wp:posOffset>
            </wp:positionV>
            <wp:extent cx="7870861" cy="10036628"/>
            <wp:effectExtent l="0" t="0" r="0" b="3175"/>
            <wp:wrapNone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apa Formulário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0861" cy="100366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49E492" w14:textId="77777777" w:rsidR="00F17C5D" w:rsidRDefault="00F17C5D"/>
    <w:p w14:paraId="7DD27566" w14:textId="77777777" w:rsidR="00F17C5D" w:rsidRDefault="00F17C5D"/>
    <w:p w14:paraId="0DEECB62" w14:textId="77777777" w:rsidR="00F17C5D" w:rsidRDefault="00F17C5D"/>
    <w:p w14:paraId="1CFD35DC" w14:textId="77777777" w:rsidR="00F17C5D" w:rsidRDefault="00F17C5D"/>
    <w:p w14:paraId="390808CC" w14:textId="77777777" w:rsidR="00F17C5D" w:rsidRDefault="00F17C5D"/>
    <w:p w14:paraId="044645B7" w14:textId="77777777" w:rsidR="00F17C5D" w:rsidRDefault="00F17C5D"/>
    <w:p w14:paraId="16ED3B86" w14:textId="77777777" w:rsidR="00F17C5D" w:rsidRDefault="00F17C5D"/>
    <w:p w14:paraId="26114671" w14:textId="77777777" w:rsidR="00F17C5D" w:rsidRDefault="00F17C5D"/>
    <w:p w14:paraId="7FC830D1" w14:textId="77777777" w:rsidR="00F17C5D" w:rsidRDefault="00F17C5D"/>
    <w:p w14:paraId="3E05C4FA" w14:textId="77777777" w:rsidR="00F17C5D" w:rsidRDefault="00F17C5D"/>
    <w:p w14:paraId="7E6278D1" w14:textId="77777777" w:rsidR="00F17C5D" w:rsidRDefault="00F17C5D"/>
    <w:p w14:paraId="22C1ED81" w14:textId="77777777" w:rsidR="00F17C5D" w:rsidRDefault="00F17C5D"/>
    <w:p w14:paraId="04C11FD8" w14:textId="77777777" w:rsidR="00F17C5D" w:rsidRDefault="00F17C5D"/>
    <w:p w14:paraId="7FEF5ADC" w14:textId="77777777" w:rsidR="00F17C5D" w:rsidRDefault="00F17C5D"/>
    <w:p w14:paraId="1C7DAF5F" w14:textId="77777777" w:rsidR="00F17C5D" w:rsidRDefault="00F17C5D"/>
    <w:p w14:paraId="1CBD9652" w14:textId="77777777" w:rsidR="00F17C5D" w:rsidRDefault="00F17C5D"/>
    <w:p w14:paraId="303C9438" w14:textId="77777777" w:rsidR="00F17C5D" w:rsidRDefault="00F17C5D"/>
    <w:p w14:paraId="1F0EE650" w14:textId="77777777" w:rsidR="00F17C5D" w:rsidRDefault="00F17C5D"/>
    <w:p w14:paraId="19A646DC" w14:textId="77777777" w:rsidR="00F17C5D" w:rsidRDefault="00F17C5D"/>
    <w:p w14:paraId="1AF91774" w14:textId="77777777" w:rsidR="00F17C5D" w:rsidRDefault="00F17C5D"/>
    <w:p w14:paraId="61057316" w14:textId="77777777" w:rsidR="00F17C5D" w:rsidRDefault="00F17C5D"/>
    <w:p w14:paraId="291D0ACE" w14:textId="77777777" w:rsidR="00F17C5D" w:rsidRDefault="00F17C5D"/>
    <w:p w14:paraId="5A344552" w14:textId="77777777" w:rsidR="00F17C5D" w:rsidRDefault="00F17C5D"/>
    <w:p w14:paraId="22543561" w14:textId="77777777" w:rsidR="00F17C5D" w:rsidRDefault="00F17C5D"/>
    <w:p w14:paraId="139094DF" w14:textId="77777777" w:rsidR="00F17C5D" w:rsidRDefault="00F17C5D"/>
    <w:p w14:paraId="2CABDF31" w14:textId="77777777" w:rsidR="00F17C5D" w:rsidRDefault="00F17C5D"/>
    <w:p w14:paraId="589E2CC5" w14:textId="77777777" w:rsidR="00F17C5D" w:rsidRDefault="00F17C5D"/>
    <w:p w14:paraId="472876D4" w14:textId="77777777"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663871E" w14:textId="77777777" w:rsidR="0071543C" w:rsidRPr="00315013" w:rsidRDefault="0071543C" w:rsidP="0071543C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315013">
        <w:rPr>
          <w:rFonts w:ascii="Swis721 Th BT" w:hAnsi="Swis721 Th BT"/>
          <w:b/>
          <w:color w:val="FF3399"/>
          <w:sz w:val="60"/>
          <w:szCs w:val="60"/>
        </w:rPr>
        <w:lastRenderedPageBreak/>
        <w:t>Descritivo do Conteúdo</w:t>
      </w:r>
    </w:p>
    <w:p w14:paraId="63437D83" w14:textId="5AC4E429" w:rsidR="0071543C" w:rsidRPr="00315013" w:rsidRDefault="0071543C" w:rsidP="0071543C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315013">
        <w:rPr>
          <w:rFonts w:ascii="Swis721 Th BT" w:hAnsi="Swis721 Th BT"/>
          <w:b/>
          <w:color w:val="FF3399"/>
          <w:sz w:val="60"/>
          <w:szCs w:val="60"/>
        </w:rPr>
        <w:t xml:space="preserve">Formulário de </w:t>
      </w:r>
      <w:r w:rsidR="003D33C7">
        <w:rPr>
          <w:rFonts w:ascii="Swis721 Th BT" w:hAnsi="Swis721 Th BT"/>
          <w:b/>
          <w:color w:val="FF3399"/>
          <w:sz w:val="60"/>
          <w:szCs w:val="60"/>
        </w:rPr>
        <w:t>Suporte ao Tratamento da Acne</w:t>
      </w:r>
      <w:r w:rsidR="0062693F" w:rsidRPr="00315013">
        <w:rPr>
          <w:rFonts w:ascii="Swis721 Th BT" w:hAnsi="Swis721 Th BT"/>
          <w:b/>
          <w:color w:val="FF3399"/>
          <w:sz w:val="60"/>
          <w:szCs w:val="60"/>
        </w:rPr>
        <w:t xml:space="preserve"> </w:t>
      </w:r>
      <w:r w:rsidR="00EC0D60">
        <w:rPr>
          <w:rFonts w:ascii="Swis721 Th BT" w:hAnsi="Swis721 Th BT"/>
          <w:b/>
          <w:color w:val="FF3399"/>
          <w:sz w:val="60"/>
          <w:szCs w:val="60"/>
        </w:rPr>
        <w:t>2.0</w:t>
      </w:r>
    </w:p>
    <w:p w14:paraId="2F32EEEC" w14:textId="77777777"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50048F87" w14:textId="4B450920" w:rsidR="0071543C" w:rsidRPr="009919FC" w:rsidRDefault="001A5F8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26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14:paraId="5A0305EF" w14:textId="3DD6BD76" w:rsidR="0071543C" w:rsidRPr="00156C91" w:rsidRDefault="00EC0D60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71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14:paraId="41077E23" w14:textId="77777777"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14:paraId="577ED629" w14:textId="44E2CD91" w:rsidR="0071543C" w:rsidRPr="00156C91" w:rsidRDefault="00E84B53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EC0D60">
        <w:rPr>
          <w:rFonts w:ascii="Swis721 Th BT" w:hAnsi="Swis721 Th BT" w:cs="Arial"/>
          <w:color w:val="404040" w:themeColor="text1" w:themeTint="BF"/>
          <w:sz w:val="23"/>
          <w:szCs w:val="23"/>
        </w:rPr>
        <w:t>50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14:paraId="37EACDBE" w14:textId="77777777"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5E3CC9D" w14:textId="77777777" w:rsidR="0071543C" w:rsidRDefault="0071543C"/>
    <w:p w14:paraId="4F2D6DAA" w14:textId="77777777" w:rsidR="0071543C" w:rsidRDefault="0071543C">
      <w:bookmarkStart w:id="0" w:name="_GoBack"/>
      <w:bookmarkEnd w:id="0"/>
    </w:p>
    <w:p w14:paraId="1CD4E94D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F0700F2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ABC12D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C2A99A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6956025F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3A5DAC5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CC66C6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3391457" w14:textId="5F2CD18C"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6FCC43" w14:textId="77777777" w:rsidR="004A5904" w:rsidRDefault="004A5904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131252674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ED586F7" w14:textId="77777777" w:rsidR="00EC0D60" w:rsidRPr="00EC0D60" w:rsidRDefault="00EC0D60" w:rsidP="00EC0D60">
          <w:pPr>
            <w:pStyle w:val="CabealhodoSumrio"/>
            <w:rPr>
              <w:rFonts w:ascii="Swis721 Th BT" w:hAnsi="Swis721 Th BT"/>
              <w:b/>
              <w:sz w:val="40"/>
              <w:szCs w:val="40"/>
            </w:rPr>
          </w:pPr>
          <w:r w:rsidRPr="00EC0D60">
            <w:rPr>
              <w:rFonts w:ascii="Swis721 Th BT" w:hAnsi="Swis721 Th BT"/>
              <w:b/>
              <w:sz w:val="40"/>
              <w:szCs w:val="40"/>
            </w:rPr>
            <w:t>Sumário</w:t>
          </w:r>
        </w:p>
        <w:p w14:paraId="20A7746B" w14:textId="77777777" w:rsidR="00EC0D60" w:rsidRPr="00EC0D60" w:rsidRDefault="00EC0D60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r w:rsidRPr="00EC0D60">
            <w:rPr>
              <w:rFonts w:ascii="Swis721 Th BT" w:hAnsi="Swis721 Th BT"/>
              <w:b/>
              <w:bCs/>
              <w:sz w:val="23"/>
              <w:szCs w:val="23"/>
            </w:rPr>
            <w:fldChar w:fldCharType="begin"/>
          </w:r>
          <w:r w:rsidRPr="00EC0D60">
            <w:rPr>
              <w:rFonts w:ascii="Swis721 Th BT" w:hAnsi="Swis721 Th BT"/>
              <w:b/>
              <w:bCs/>
              <w:sz w:val="23"/>
              <w:szCs w:val="23"/>
            </w:rPr>
            <w:instrText xml:space="preserve"> TOC \o "1-3" \h \z \u </w:instrText>
          </w:r>
          <w:r w:rsidRPr="00EC0D60">
            <w:rPr>
              <w:rFonts w:ascii="Swis721 Th BT" w:hAnsi="Swis721 Th BT"/>
              <w:b/>
              <w:bCs/>
              <w:sz w:val="23"/>
              <w:szCs w:val="23"/>
            </w:rPr>
            <w:fldChar w:fldCharType="separate"/>
          </w:r>
          <w:hyperlink w:anchor="_Toc195166795" w:history="1">
            <w:r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Introdução à Acne</w:t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795 \h </w:instrText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</w:t>
            </w:r>
            <w:r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329F9A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79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spectos Fisiopatológicos Relacionados com a Acn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79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C5C1C4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79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lassificaçã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79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4B636C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798" w:history="1">
            <w:r w:rsidR="00EC0D60" w:rsidRPr="00EC0D60">
              <w:rPr>
                <w:rStyle w:val="Hyperlink"/>
                <w:rFonts w:ascii="Swis721 Th BT" w:eastAsia="Arial" w:hAnsi="Swis721 Th BT"/>
                <w:noProof/>
                <w:sz w:val="23"/>
                <w:szCs w:val="23"/>
              </w:rPr>
              <w:t>Equilíbrio Intestinal e Saúde Cutâne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79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D6109E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79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ações Orais para o Tratamento da Acn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79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EC4A11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rincipais Tratamentos Orai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86459C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etformina vs Doxicicl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CD4F52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0CD5BB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Doxicicl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1445C1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68CB0D3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etform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E684E6B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29533EB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zitromic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0F5781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40BF8C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0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zitromicina na Gravidez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0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A537A2E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F83092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ontelucast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1022FB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BECB16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Desloratadina e Isotretinoí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25EB24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5EA434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pironolacto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2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723F3CE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94CE6B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Vitamina D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63C2C9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D87471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1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oenzima Q1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1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9C00E7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F7801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Zin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CF8AC5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AF79CB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ssociação Oral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8439A3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47F9D8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Influência da Microbiota Intestinal na Fisiopatologia da Acn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3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ECBE9D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Interação entre Microbiota Intestinal e Acne Vulgar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FD698B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Suplementação Probiótic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6AEC7B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A3028F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29" w:history="1">
            <w:r w:rsidR="00EC0D60" w:rsidRPr="00EC0D60">
              <w:rPr>
                <w:rStyle w:val="Hyperlink"/>
                <w:rFonts w:ascii="Swis721 Th BT" w:eastAsia="Times New Roman" w:hAnsi="Swis721 Th BT"/>
                <w:noProof/>
                <w:sz w:val="23"/>
                <w:szCs w:val="23"/>
                <w:lang w:eastAsia="pt-BR"/>
              </w:rPr>
              <w:t>Probiótico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2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49F9C9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A47FE9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robióticos e Prebiótico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6FDB7C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E7F07A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S e GO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A54A54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C54421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Ômega 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4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778753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336ECB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ações Tópicas para o Tratamento da Acn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D23376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rincipais Tratamentos Tópico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B11B3A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3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Azela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3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126C95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806F21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Azelaico e Ácido Tranexâm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D82FE6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566944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Azelaico e Espironolacto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B533FF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3CA785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pironolacto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5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9789579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20B2F4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etoconazol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2228FD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2F4F00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4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lutamid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4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9A9A4AB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C1EFBB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Dapso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BAAA89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D11B1D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ximetazol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AE180C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815C75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ximetazolina, Ácido Tranexâmico e Brimonid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6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68DB41E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543B65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Tranexâm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1B81B53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EFD1D8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5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Tretinoí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5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F63F20E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849EDB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 e Tretinoí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73124C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35DA37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 e Adapalen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A54E1A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56179D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 e Adapaleno Associado a Doxicicl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7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8C137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3D34E2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, Adapaleno e Clindamic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C697E5E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62193F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6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 e Niacinamid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6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136774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18B6F29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, Nicotinamida e Ácido Salicíl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34357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6F4BBB9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róxido de Benzoíla e Vitamina D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D294B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A9F97D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há Verd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8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7908313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E012853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7" w:history="1">
            <w:r w:rsidR="00EC0D60" w:rsidRPr="00EC0D60">
              <w:rPr>
                <w:rStyle w:val="Hyperlink"/>
                <w:rFonts w:ascii="Swis721 Th BT" w:hAnsi="Swis721 Th BT"/>
                <w:i/>
                <w:noProof/>
                <w:sz w:val="23"/>
                <w:szCs w:val="23"/>
              </w:rPr>
              <w:t>Centella asiatic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D74C96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5E3DD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7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Silimarina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7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E7661E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E95BE3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Silimarina e Associaçõe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1B031A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F6CD6E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3" w:history="1">
            <w:r w:rsidR="00EC0D60" w:rsidRPr="00EC0D60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Flavocare®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7D984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6481B16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5" w:history="1">
            <w:r w:rsidR="00EC0D60" w:rsidRPr="00EC0D60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Miracn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9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743EA6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384D306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7" w:history="1">
            <w:r w:rsidR="00EC0D60" w:rsidRPr="00EC0D60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Seaberry Gold Oil®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9A08A4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EE6DF9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89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codermine™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8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A1BF36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D54961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1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cne Control®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10E157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45A69C5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adecassoside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B98880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5A6554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YTOBIOL™ IRIS A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0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9212548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7A01B5D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cne Less e Espuma de Ácido Salicíl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446A152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8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8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2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A774C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899" w:history="1">
            <w:r w:rsidR="00EC0D60" w:rsidRPr="00EC0D60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Quora Noni™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899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3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7387DD1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0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0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4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D3F8E3F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1" w:history="1">
            <w:r w:rsidR="00EC0D60" w:rsidRPr="00EC0D60">
              <w:rPr>
                <w:rStyle w:val="Hyperlink"/>
                <w:rFonts w:ascii="Swis721 Th BT" w:hAnsi="Swis721 Th BT"/>
                <w:bCs/>
                <w:iCs/>
                <w:noProof/>
                <w:sz w:val="23"/>
                <w:szCs w:val="23"/>
              </w:rPr>
              <w:t>LactoSporin®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1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5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A40E020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2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2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6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5E31247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3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eling de Ácido Azeláico e de Ácido Pirúv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3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7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34101CB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4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4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8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FEE6D9C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5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eling de Ácido Glicólic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5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19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8EFE19A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6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6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20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5AE98F4" w14:textId="77777777" w:rsidR="00EC0D60" w:rsidRPr="00EC0D60" w:rsidRDefault="001A5F8C" w:rsidP="00EC0D60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95166907" w:history="1">
            <w:r w:rsidR="00EC0D60" w:rsidRPr="00EC0D60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REFERÊNCIAS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95166907 \h </w:instrTex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t>121</w:t>
            </w:r>
            <w:r w:rsidR="00EC0D60" w:rsidRPr="00EC0D60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62E9178" w14:textId="77777777" w:rsidR="00EC0D60" w:rsidRDefault="00EC0D60" w:rsidP="00EC0D60">
          <w:pPr>
            <w:rPr>
              <w:b/>
              <w:bCs/>
            </w:rPr>
          </w:pPr>
          <w:r w:rsidRPr="00EC0D60">
            <w:rPr>
              <w:rFonts w:ascii="Swis721 Th BT" w:hAnsi="Swis721 Th BT"/>
              <w:b/>
              <w:bCs/>
              <w:sz w:val="23"/>
              <w:szCs w:val="23"/>
            </w:rPr>
            <w:fldChar w:fldCharType="end"/>
          </w:r>
        </w:p>
      </w:sdtContent>
    </w:sdt>
    <w:p w14:paraId="77ED894A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6EB8C9A6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21CE98E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6A38B6FD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CD0EFEA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6909BFB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9663A4B" w14:textId="77777777" w:rsidR="00EC0D60" w:rsidRDefault="00EC0D60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4BCB9F6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736DAAD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4855913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31C8E77" w14:textId="77777777" w:rsidR="006822D8" w:rsidRPr="0040510E" w:rsidRDefault="006822D8" w:rsidP="006822D8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40510E">
        <w:rPr>
          <w:rFonts w:ascii="Swis721 Th BT" w:hAnsi="Swis721 Th BT"/>
          <w:b/>
          <w:color w:val="FF3399"/>
          <w:sz w:val="60"/>
          <w:szCs w:val="60"/>
        </w:rPr>
        <w:t>Ativos Abordados</w:t>
      </w:r>
    </w:p>
    <w:p w14:paraId="52B7D5B7" w14:textId="77777777" w:rsidR="003C109B" w:rsidRDefault="003C109B" w:rsidP="0080383A">
      <w:pPr>
        <w:rPr>
          <w:rFonts w:ascii="Swis721 Th BT" w:hAnsi="Swis721 Th BT"/>
        </w:rPr>
      </w:pPr>
    </w:p>
    <w:p w14:paraId="766D484C" w14:textId="77777777" w:rsidR="00784162" w:rsidRPr="00784162" w:rsidRDefault="00784162" w:rsidP="0080383A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784162">
        <w:rPr>
          <w:rFonts w:ascii="Swis721 Th BT" w:hAnsi="Swis721 Th BT"/>
          <w:color w:val="404040" w:themeColor="text1" w:themeTint="BF"/>
          <w:sz w:val="23"/>
          <w:szCs w:val="23"/>
        </w:rPr>
        <w:t>Ácido Azelaico</w:t>
      </w:r>
    </w:p>
    <w:p w14:paraId="597B8BE3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Ácido Ferúlico</w:t>
      </w:r>
    </w:p>
    <w:p w14:paraId="73B25C1A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Ácido Fólico</w:t>
      </w:r>
    </w:p>
    <w:p w14:paraId="1C844D14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Ácido Glicólico</w:t>
      </w:r>
    </w:p>
    <w:p w14:paraId="4C18BA9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Ácido Salicílico</w:t>
      </w:r>
    </w:p>
    <w:p w14:paraId="2F3A101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Ácido Tranexâmico</w:t>
      </w:r>
    </w:p>
    <w:p w14:paraId="61893121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Acne Control</w:t>
      </w:r>
    </w:p>
    <w:p w14:paraId="672E9DD8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AcneLess</w:t>
      </w:r>
    </w:p>
    <w:p w14:paraId="026A6607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Adapaleno</w:t>
      </w:r>
    </w:p>
    <w:p w14:paraId="46D8C600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Azitromicina</w:t>
      </w:r>
    </w:p>
    <w:p w14:paraId="0530D555" w14:textId="325D6E1C" w:rsidR="00784162" w:rsidRPr="00784162" w:rsidRDefault="00194DA2" w:rsidP="0080383A">
      <w:pPr>
        <w:rPr>
          <w:rFonts w:ascii="Swis721 Th BT" w:hAnsi="Swis721 Th BT"/>
          <w:i/>
          <w:sz w:val="23"/>
          <w:szCs w:val="23"/>
        </w:rPr>
      </w:pPr>
      <w:r w:rsidRPr="00784162">
        <w:rPr>
          <w:rFonts w:ascii="Swis721 Th BT" w:hAnsi="Swis721 Th BT"/>
          <w:i/>
          <w:sz w:val="23"/>
          <w:szCs w:val="23"/>
        </w:rPr>
        <w:t xml:space="preserve">Bifidobacterium </w:t>
      </w:r>
      <w:r w:rsidR="00784162" w:rsidRPr="00784162">
        <w:rPr>
          <w:rFonts w:ascii="Swis721 Th BT" w:hAnsi="Swis721 Th BT"/>
          <w:i/>
          <w:sz w:val="23"/>
          <w:szCs w:val="23"/>
        </w:rPr>
        <w:t>lactis</w:t>
      </w:r>
    </w:p>
    <w:p w14:paraId="3D74D481" w14:textId="77777777" w:rsidR="00784162" w:rsidRPr="00784162" w:rsidRDefault="00784162" w:rsidP="0080383A">
      <w:pPr>
        <w:rPr>
          <w:rFonts w:ascii="Swis721 Th BT" w:hAnsi="Swis721 Th BT"/>
          <w:i/>
          <w:sz w:val="23"/>
          <w:szCs w:val="23"/>
        </w:rPr>
      </w:pPr>
      <w:r w:rsidRPr="00784162">
        <w:rPr>
          <w:rFonts w:ascii="Swis721 Th BT" w:hAnsi="Swis721 Th BT"/>
          <w:i/>
          <w:sz w:val="23"/>
          <w:szCs w:val="23"/>
        </w:rPr>
        <w:t>Bifidobacterium bifidum</w:t>
      </w:r>
    </w:p>
    <w:p w14:paraId="46091C4C" w14:textId="77777777" w:rsidR="00784162" w:rsidRPr="00784162" w:rsidRDefault="00784162" w:rsidP="0080383A">
      <w:pPr>
        <w:rPr>
          <w:rFonts w:ascii="Swis721 Th BT" w:hAnsi="Swis721 Th BT" w:cs="Times New Roman"/>
          <w:i/>
          <w:color w:val="404040"/>
          <w:sz w:val="23"/>
          <w:szCs w:val="23"/>
        </w:rPr>
      </w:pPr>
      <w:r w:rsidRPr="00784162">
        <w:rPr>
          <w:rFonts w:ascii="Swis721 Th BT" w:hAnsi="Swis721 Th BT" w:cs="Times New Roman"/>
          <w:i/>
          <w:color w:val="404040"/>
          <w:sz w:val="23"/>
          <w:szCs w:val="23"/>
        </w:rPr>
        <w:t>Bifidumbacterium brevis</w:t>
      </w:r>
    </w:p>
    <w:p w14:paraId="668F7BBB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Biotina</w:t>
      </w:r>
    </w:p>
    <w:p w14:paraId="298A92E5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Brimonidina Tartarato</w:t>
      </w:r>
    </w:p>
    <w:p w14:paraId="44322C7D" w14:textId="77777777" w:rsidR="00784162" w:rsidRPr="00784162" w:rsidRDefault="00784162" w:rsidP="0080383A">
      <w:pPr>
        <w:rPr>
          <w:rFonts w:ascii="Swis721 Th BT" w:hAnsi="Swis721 Th BT"/>
          <w:i/>
          <w:iCs/>
          <w:sz w:val="23"/>
          <w:szCs w:val="23"/>
        </w:rPr>
      </w:pPr>
      <w:r w:rsidRPr="00784162">
        <w:rPr>
          <w:rFonts w:ascii="Swis721 Th BT" w:hAnsi="Swis721 Th BT"/>
          <w:i/>
          <w:iCs/>
          <w:sz w:val="23"/>
          <w:szCs w:val="23"/>
        </w:rPr>
        <w:t>Centella asiática</w:t>
      </w:r>
    </w:p>
    <w:p w14:paraId="53E19452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etoconazol</w:t>
      </w:r>
    </w:p>
    <w:p w14:paraId="1003F09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há verde</w:t>
      </w:r>
    </w:p>
    <w:p w14:paraId="0232CDA5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lindamicina</w:t>
      </w:r>
    </w:p>
    <w:p w14:paraId="7207EA29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oenzima Q10</w:t>
      </w:r>
    </w:p>
    <w:p w14:paraId="34AF2214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osmacol</w:t>
      </w:r>
      <w:r w:rsidRPr="00784162">
        <w:rPr>
          <w:rFonts w:ascii="Swis721 Th BT" w:hAnsi="Swis721 Th BT"/>
          <w:sz w:val="23"/>
          <w:szCs w:val="23"/>
          <w:vertAlign w:val="superscript"/>
        </w:rPr>
        <w:t>®</w:t>
      </w:r>
      <w:r w:rsidRPr="00784162">
        <w:rPr>
          <w:rFonts w:ascii="Swis721 Th BT" w:hAnsi="Swis721 Th BT"/>
          <w:sz w:val="23"/>
          <w:szCs w:val="23"/>
        </w:rPr>
        <w:t xml:space="preserve"> ESI</w:t>
      </w:r>
    </w:p>
    <w:p w14:paraId="3DBB3B7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CYTOBIOL™ IRIS A2</w:t>
      </w:r>
    </w:p>
    <w:p w14:paraId="52E655FF" w14:textId="77777777" w:rsidR="00784162" w:rsidRPr="00784162" w:rsidRDefault="00784162" w:rsidP="0080383A">
      <w:pPr>
        <w:rPr>
          <w:rFonts w:ascii="Swis721 Th BT" w:hAnsi="Swis721 Th BT" w:cs="Calibri"/>
          <w:sz w:val="23"/>
          <w:szCs w:val="23"/>
        </w:rPr>
      </w:pPr>
      <w:r w:rsidRPr="00784162">
        <w:rPr>
          <w:rFonts w:ascii="Swis721 Th BT" w:hAnsi="Swis721 Th BT" w:cs="Calibri"/>
          <w:sz w:val="23"/>
          <w:szCs w:val="23"/>
        </w:rPr>
        <w:t>Dapsona</w:t>
      </w:r>
    </w:p>
    <w:p w14:paraId="697DEFD3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Desloratadina</w:t>
      </w:r>
    </w:p>
    <w:p w14:paraId="1F6669D7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Doxiciclina</w:t>
      </w:r>
    </w:p>
    <w:p w14:paraId="36F71E12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Ecodermine</w:t>
      </w:r>
    </w:p>
    <w:p w14:paraId="36BC072F" w14:textId="77777777" w:rsidR="00784162" w:rsidRPr="00784162" w:rsidRDefault="00784162" w:rsidP="0080383A">
      <w:pPr>
        <w:rPr>
          <w:rFonts w:ascii="Swis721 Th BT" w:hAnsi="Swis721 Th BT" w:cs="Times New Roman"/>
          <w:color w:val="404040"/>
          <w:sz w:val="23"/>
          <w:szCs w:val="23"/>
        </w:rPr>
      </w:pPr>
      <w:r w:rsidRPr="00784162">
        <w:rPr>
          <w:rFonts w:ascii="Swis721 Th BT" w:hAnsi="Swis721 Th BT" w:cs="Times New Roman"/>
          <w:color w:val="404040"/>
          <w:sz w:val="23"/>
          <w:szCs w:val="23"/>
        </w:rPr>
        <w:t>Espironolactona</w:t>
      </w:r>
    </w:p>
    <w:p w14:paraId="666C5B02" w14:textId="77777777" w:rsidR="00784162" w:rsidRPr="00784162" w:rsidRDefault="00784162" w:rsidP="0080383A">
      <w:pPr>
        <w:rPr>
          <w:rFonts w:ascii="Swis721 Th BT" w:hAnsi="Swis721 Th BT"/>
          <w:color w:val="404040"/>
          <w:sz w:val="23"/>
          <w:szCs w:val="23"/>
        </w:rPr>
      </w:pPr>
      <w:r w:rsidRPr="00784162">
        <w:rPr>
          <w:rFonts w:ascii="Swis721 Th BT" w:hAnsi="Swis721 Th BT"/>
          <w:color w:val="404040"/>
          <w:sz w:val="23"/>
          <w:szCs w:val="23"/>
        </w:rPr>
        <w:t>Flavocare</w:t>
      </w:r>
    </w:p>
    <w:p w14:paraId="65EC39C2" w14:textId="77777777" w:rsidR="00784162" w:rsidRPr="00784162" w:rsidRDefault="00784162" w:rsidP="0080383A">
      <w:pPr>
        <w:rPr>
          <w:rFonts w:ascii="Swis721 Th BT" w:hAnsi="Swis721 Th BT"/>
          <w:color w:val="404040"/>
          <w:sz w:val="23"/>
          <w:szCs w:val="23"/>
          <w:lang w:eastAsia="pt-BR"/>
        </w:rPr>
      </w:pPr>
      <w:r w:rsidRPr="00784162">
        <w:rPr>
          <w:rFonts w:ascii="Swis721 Th BT" w:hAnsi="Swis721 Th BT"/>
          <w:color w:val="404040"/>
          <w:sz w:val="23"/>
          <w:szCs w:val="23"/>
          <w:lang w:eastAsia="pt-BR"/>
        </w:rPr>
        <w:t>Flutamida</w:t>
      </w:r>
    </w:p>
    <w:p w14:paraId="3270C61B" w14:textId="77777777" w:rsidR="00784162" w:rsidRPr="00784162" w:rsidRDefault="00784162" w:rsidP="0080383A">
      <w:pPr>
        <w:rPr>
          <w:rFonts w:ascii="Swis721 Th BT" w:hAnsi="Swis721 Th BT" w:cs="Times New Roman"/>
          <w:color w:val="404040"/>
          <w:sz w:val="23"/>
          <w:szCs w:val="23"/>
        </w:rPr>
      </w:pPr>
      <w:r w:rsidRPr="00784162">
        <w:rPr>
          <w:rFonts w:ascii="Swis721 Th BT" w:hAnsi="Swis721 Th BT" w:cs="Times New Roman"/>
          <w:color w:val="404040"/>
          <w:sz w:val="23"/>
          <w:szCs w:val="23"/>
        </w:rPr>
        <w:t>FOS</w:t>
      </w:r>
    </w:p>
    <w:p w14:paraId="2B6CD29A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GOS</w:t>
      </w:r>
    </w:p>
    <w:p w14:paraId="08D81ACA" w14:textId="77777777" w:rsidR="00784162" w:rsidRPr="001A5F8C" w:rsidRDefault="00784162" w:rsidP="0080383A">
      <w:pPr>
        <w:rPr>
          <w:rFonts w:ascii="Swis721 Th BT" w:hAnsi="Swis721 Th BT"/>
          <w:sz w:val="23"/>
          <w:szCs w:val="23"/>
          <w:lang w:val="en-US"/>
        </w:rPr>
      </w:pPr>
      <w:r w:rsidRPr="001A5F8C">
        <w:rPr>
          <w:rFonts w:ascii="Swis721 Th BT" w:hAnsi="Swis721 Th BT"/>
          <w:sz w:val="23"/>
          <w:szCs w:val="23"/>
          <w:lang w:val="en-US"/>
        </w:rPr>
        <w:t>Inositol</w:t>
      </w:r>
    </w:p>
    <w:p w14:paraId="65887DBD" w14:textId="77777777" w:rsidR="00784162" w:rsidRPr="001A5F8C" w:rsidRDefault="00784162" w:rsidP="0080383A">
      <w:pPr>
        <w:rPr>
          <w:rFonts w:ascii="Swis721 Th BT" w:hAnsi="Swis721 Th BT"/>
          <w:sz w:val="23"/>
          <w:szCs w:val="23"/>
          <w:lang w:val="en-US"/>
        </w:rPr>
      </w:pPr>
      <w:r w:rsidRPr="001A5F8C">
        <w:rPr>
          <w:rFonts w:ascii="Swis721 Th BT" w:hAnsi="Swis721 Th BT"/>
          <w:sz w:val="23"/>
          <w:szCs w:val="23"/>
          <w:lang w:val="en-US"/>
        </w:rPr>
        <w:t>Isotretinoína</w:t>
      </w:r>
    </w:p>
    <w:p w14:paraId="404CAB01" w14:textId="005547BB" w:rsidR="00784162" w:rsidRPr="00194DA2" w:rsidRDefault="00194DA2" w:rsidP="0080383A">
      <w:pPr>
        <w:rPr>
          <w:rFonts w:ascii="Swis721 Th BT" w:hAnsi="Swis721 Th BT"/>
          <w:i/>
          <w:sz w:val="23"/>
          <w:szCs w:val="23"/>
          <w:lang w:val="en-US"/>
        </w:rPr>
      </w:pPr>
      <w:r w:rsidRPr="00784162">
        <w:rPr>
          <w:rFonts w:ascii="Swis721 Th BT" w:hAnsi="Swis721 Th BT"/>
          <w:i/>
          <w:sz w:val="23"/>
          <w:szCs w:val="23"/>
          <w:lang w:val="en-US"/>
        </w:rPr>
        <w:t>Lactobacillus</w:t>
      </w:r>
      <w:r w:rsidR="00784162" w:rsidRPr="00194DA2">
        <w:rPr>
          <w:rFonts w:ascii="Swis721 Th BT" w:hAnsi="Swis721 Th BT"/>
          <w:i/>
          <w:sz w:val="23"/>
          <w:szCs w:val="23"/>
          <w:lang w:val="en-US"/>
        </w:rPr>
        <w:t xml:space="preserve"> casei</w:t>
      </w:r>
    </w:p>
    <w:p w14:paraId="58491C0E" w14:textId="5DB4316F" w:rsidR="00784162" w:rsidRPr="00784162" w:rsidRDefault="00194DA2" w:rsidP="0080383A">
      <w:pPr>
        <w:rPr>
          <w:rFonts w:ascii="Swis721 Th BT" w:hAnsi="Swis721 Th BT"/>
          <w:i/>
          <w:sz w:val="23"/>
          <w:szCs w:val="23"/>
          <w:lang w:val="en-US"/>
        </w:rPr>
      </w:pPr>
      <w:r w:rsidRPr="00784162">
        <w:rPr>
          <w:rFonts w:ascii="Swis721 Th BT" w:hAnsi="Swis721 Th BT"/>
          <w:i/>
          <w:sz w:val="23"/>
          <w:szCs w:val="23"/>
          <w:lang w:val="en-US"/>
        </w:rPr>
        <w:t xml:space="preserve">Lactobacillus </w:t>
      </w:r>
      <w:r w:rsidR="00784162" w:rsidRPr="00784162">
        <w:rPr>
          <w:rFonts w:ascii="Swis721 Th BT" w:hAnsi="Swis721 Th BT"/>
          <w:i/>
          <w:sz w:val="23"/>
          <w:szCs w:val="23"/>
          <w:lang w:val="en-US"/>
        </w:rPr>
        <w:t>lactis</w:t>
      </w:r>
    </w:p>
    <w:p w14:paraId="07C624FF" w14:textId="17D06C3E" w:rsidR="00784162" w:rsidRPr="00784162" w:rsidRDefault="00194DA2" w:rsidP="0080383A">
      <w:pPr>
        <w:rPr>
          <w:rFonts w:ascii="Swis721 Th BT" w:hAnsi="Swis721 Th BT"/>
          <w:i/>
          <w:sz w:val="23"/>
          <w:szCs w:val="23"/>
          <w:lang w:val="en-US"/>
        </w:rPr>
      </w:pPr>
      <w:r w:rsidRPr="00784162">
        <w:rPr>
          <w:rFonts w:ascii="Swis721 Th BT" w:hAnsi="Swis721 Th BT"/>
          <w:i/>
          <w:sz w:val="23"/>
          <w:szCs w:val="23"/>
          <w:lang w:val="en-US"/>
        </w:rPr>
        <w:t xml:space="preserve">Lactobacillus </w:t>
      </w:r>
      <w:r w:rsidR="00784162" w:rsidRPr="00784162">
        <w:rPr>
          <w:rFonts w:ascii="Swis721 Th BT" w:hAnsi="Swis721 Th BT"/>
          <w:i/>
          <w:sz w:val="23"/>
          <w:szCs w:val="23"/>
          <w:lang w:val="en-US"/>
        </w:rPr>
        <w:t>salivarius</w:t>
      </w:r>
    </w:p>
    <w:p w14:paraId="5786114B" w14:textId="77777777" w:rsidR="00784162" w:rsidRPr="00784162" w:rsidRDefault="00784162" w:rsidP="0080383A">
      <w:pPr>
        <w:rPr>
          <w:rFonts w:ascii="Swis721 Th BT" w:hAnsi="Swis721 Th BT"/>
          <w:i/>
          <w:sz w:val="23"/>
          <w:szCs w:val="23"/>
          <w:lang w:val="en-US"/>
        </w:rPr>
      </w:pPr>
      <w:r w:rsidRPr="00784162">
        <w:rPr>
          <w:rFonts w:ascii="Swis721 Th BT" w:hAnsi="Swis721 Th BT"/>
          <w:i/>
          <w:sz w:val="23"/>
          <w:szCs w:val="23"/>
          <w:lang w:val="en-US"/>
        </w:rPr>
        <w:t xml:space="preserve">Lactobacillus acidophilus </w:t>
      </w:r>
    </w:p>
    <w:p w14:paraId="4D524F19" w14:textId="77777777" w:rsidR="00784162" w:rsidRPr="00784162" w:rsidRDefault="00784162" w:rsidP="0080383A">
      <w:pPr>
        <w:rPr>
          <w:rFonts w:ascii="Swis721 Th BT" w:hAnsi="Swis721 Th BT"/>
          <w:i/>
          <w:sz w:val="23"/>
          <w:szCs w:val="23"/>
          <w:lang w:val="en-US"/>
        </w:rPr>
      </w:pPr>
      <w:r w:rsidRPr="00784162">
        <w:rPr>
          <w:rFonts w:ascii="Swis721 Th BT" w:hAnsi="Swis721 Th BT"/>
          <w:i/>
          <w:sz w:val="23"/>
          <w:szCs w:val="23"/>
          <w:lang w:val="en-US"/>
        </w:rPr>
        <w:t>Lactobacillus delbrueckii</w:t>
      </w:r>
    </w:p>
    <w:p w14:paraId="69B15EA7" w14:textId="77777777" w:rsidR="00784162" w:rsidRPr="001A5F8C" w:rsidRDefault="00784162" w:rsidP="0080383A">
      <w:pPr>
        <w:rPr>
          <w:rFonts w:ascii="Swis721 Th BT" w:hAnsi="Swis721 Th BT" w:cs="Times New Roman"/>
          <w:i/>
          <w:color w:val="404040"/>
          <w:sz w:val="23"/>
          <w:szCs w:val="23"/>
          <w:lang w:val="en-US"/>
        </w:rPr>
      </w:pPr>
      <w:r w:rsidRPr="001A5F8C">
        <w:rPr>
          <w:rFonts w:ascii="Swis721 Th BT" w:hAnsi="Swis721 Th BT" w:cs="Times New Roman"/>
          <w:i/>
          <w:color w:val="404040"/>
          <w:sz w:val="23"/>
          <w:szCs w:val="23"/>
          <w:lang w:val="en-US"/>
        </w:rPr>
        <w:t>Lactobacillus rhamnosus</w:t>
      </w:r>
    </w:p>
    <w:p w14:paraId="54890E13" w14:textId="77777777" w:rsidR="00784162" w:rsidRPr="001A5F8C" w:rsidRDefault="00784162" w:rsidP="0080383A">
      <w:pPr>
        <w:rPr>
          <w:rFonts w:ascii="Swis721 Th BT" w:hAnsi="Swis721 Th BT"/>
          <w:sz w:val="23"/>
          <w:szCs w:val="23"/>
          <w:lang w:val="en-US"/>
        </w:rPr>
      </w:pPr>
      <w:r w:rsidRPr="001A5F8C">
        <w:rPr>
          <w:rFonts w:ascii="Swis721 Th BT" w:hAnsi="Swis721 Th BT"/>
          <w:sz w:val="23"/>
          <w:szCs w:val="23"/>
          <w:lang w:val="en-US"/>
        </w:rPr>
        <w:t>LactoSporin</w:t>
      </w:r>
    </w:p>
    <w:p w14:paraId="28EDCDD7" w14:textId="77777777" w:rsidR="00784162" w:rsidRPr="001A5F8C" w:rsidRDefault="00784162" w:rsidP="0080383A">
      <w:pPr>
        <w:rPr>
          <w:rFonts w:ascii="Swis721 Th BT" w:hAnsi="Swis721 Th BT"/>
          <w:sz w:val="23"/>
          <w:szCs w:val="23"/>
          <w:lang w:val="en-US"/>
        </w:rPr>
      </w:pPr>
      <w:r w:rsidRPr="001A5F8C">
        <w:rPr>
          <w:rFonts w:ascii="Swis721 Th BT" w:hAnsi="Swis721 Th BT"/>
          <w:sz w:val="23"/>
          <w:szCs w:val="23"/>
          <w:lang w:val="en-US"/>
        </w:rPr>
        <w:t>Licopeno</w:t>
      </w:r>
    </w:p>
    <w:p w14:paraId="45FE69E7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Madecassoside</w:t>
      </w:r>
    </w:p>
    <w:p w14:paraId="4C31909E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Metformina</w:t>
      </w:r>
    </w:p>
    <w:p w14:paraId="2485E51A" w14:textId="77777777" w:rsidR="00784162" w:rsidRPr="00784162" w:rsidRDefault="00784162" w:rsidP="0080383A">
      <w:pPr>
        <w:rPr>
          <w:rFonts w:ascii="Swis721 Th BT" w:hAnsi="Swis721 Th BT"/>
          <w:color w:val="404040"/>
          <w:sz w:val="23"/>
          <w:szCs w:val="23"/>
        </w:rPr>
      </w:pPr>
      <w:r w:rsidRPr="00784162">
        <w:rPr>
          <w:rFonts w:ascii="Swis721 Th BT" w:hAnsi="Swis721 Th BT"/>
          <w:color w:val="404040"/>
          <w:sz w:val="23"/>
          <w:szCs w:val="23"/>
        </w:rPr>
        <w:t>Miracne</w:t>
      </w:r>
    </w:p>
    <w:p w14:paraId="3FB2D8E8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Montelucaste</w:t>
      </w:r>
    </w:p>
    <w:p w14:paraId="4B381A8A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N-acetilcisteína</w:t>
      </w:r>
    </w:p>
    <w:p w14:paraId="425F0D4E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Niacinamide PC</w:t>
      </w:r>
    </w:p>
    <w:p w14:paraId="538E35C3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Ômega 3</w:t>
      </w:r>
    </w:p>
    <w:p w14:paraId="11B15E2C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Oximetazolina</w:t>
      </w:r>
    </w:p>
    <w:p w14:paraId="482A9F2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Peróxido de Benzoíla</w:t>
      </w:r>
    </w:p>
    <w:p w14:paraId="2629AA63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Picolinato de Cromo</w:t>
      </w:r>
    </w:p>
    <w:p w14:paraId="277A696A" w14:textId="77777777" w:rsidR="00784162" w:rsidRPr="001A5F8C" w:rsidRDefault="00784162" w:rsidP="0080383A">
      <w:pPr>
        <w:rPr>
          <w:rFonts w:ascii="Swis721 Th BT" w:hAnsi="Swis721 Th BT"/>
          <w:sz w:val="23"/>
          <w:szCs w:val="23"/>
        </w:rPr>
      </w:pPr>
      <w:r w:rsidRPr="001A5F8C">
        <w:rPr>
          <w:rFonts w:ascii="Swis721 Th BT" w:hAnsi="Swis721 Th BT"/>
          <w:sz w:val="23"/>
          <w:szCs w:val="23"/>
        </w:rPr>
        <w:t>Quora Noni</w:t>
      </w:r>
    </w:p>
    <w:p w14:paraId="1E2ACBFF" w14:textId="77777777" w:rsidR="00784162" w:rsidRPr="001A5F8C" w:rsidRDefault="00784162" w:rsidP="0080383A">
      <w:pPr>
        <w:rPr>
          <w:rFonts w:ascii="Swis721 Th BT" w:hAnsi="Swis721 Th BT"/>
          <w:sz w:val="23"/>
          <w:szCs w:val="23"/>
        </w:rPr>
      </w:pPr>
      <w:r w:rsidRPr="001A5F8C">
        <w:rPr>
          <w:rFonts w:ascii="Swis721 Th BT" w:hAnsi="Swis721 Th BT"/>
          <w:sz w:val="23"/>
          <w:szCs w:val="23"/>
        </w:rPr>
        <w:t>Seaberry Gold Oil</w:t>
      </w:r>
    </w:p>
    <w:p w14:paraId="6AE0A9DC" w14:textId="77777777" w:rsidR="00784162" w:rsidRPr="001A5F8C" w:rsidRDefault="00784162" w:rsidP="0080383A">
      <w:pPr>
        <w:rPr>
          <w:rFonts w:ascii="Swis721 Th BT" w:hAnsi="Swis721 Th BT"/>
          <w:sz w:val="23"/>
          <w:szCs w:val="23"/>
        </w:rPr>
      </w:pPr>
      <w:r w:rsidRPr="001A5F8C">
        <w:rPr>
          <w:rFonts w:ascii="Swis721 Th BT" w:hAnsi="Swis721 Th BT"/>
          <w:sz w:val="23"/>
          <w:szCs w:val="23"/>
        </w:rPr>
        <w:t>Silimarina</w:t>
      </w:r>
    </w:p>
    <w:p w14:paraId="47E14DEA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Tetraciclina</w:t>
      </w:r>
    </w:p>
    <w:p w14:paraId="2976E08D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Tretinoína</w:t>
      </w:r>
    </w:p>
    <w:p w14:paraId="50915332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Vitamina C</w:t>
      </w:r>
    </w:p>
    <w:p w14:paraId="6E3E6DEA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Vitamina D</w:t>
      </w:r>
    </w:p>
    <w:p w14:paraId="6C0B9D9F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Vitamina D3</w:t>
      </w:r>
    </w:p>
    <w:p w14:paraId="14AAC118" w14:textId="77777777" w:rsidR="00784162" w:rsidRPr="00784162" w:rsidRDefault="00784162" w:rsidP="0080383A">
      <w:pPr>
        <w:rPr>
          <w:rFonts w:ascii="Swis721 Th BT" w:hAnsi="Swis721 Th BT"/>
          <w:sz w:val="23"/>
          <w:szCs w:val="23"/>
        </w:rPr>
      </w:pPr>
      <w:r w:rsidRPr="00784162">
        <w:rPr>
          <w:rFonts w:ascii="Swis721 Th BT" w:hAnsi="Swis721 Th BT"/>
          <w:sz w:val="23"/>
          <w:szCs w:val="23"/>
        </w:rPr>
        <w:t>Zinco Elementar</w:t>
      </w:r>
    </w:p>
    <w:p w14:paraId="718EAE6F" w14:textId="77777777" w:rsidR="003C109B" w:rsidRDefault="003C109B" w:rsidP="0080383A">
      <w:pPr>
        <w:rPr>
          <w:rFonts w:ascii="Swis721 Th BT" w:hAnsi="Swis721 Th BT"/>
        </w:rPr>
      </w:pPr>
    </w:p>
    <w:p w14:paraId="0DBF0BA4" w14:textId="77777777" w:rsidR="00784162" w:rsidRDefault="00784162" w:rsidP="0080383A">
      <w:pPr>
        <w:rPr>
          <w:rFonts w:ascii="Swis721 Th BT" w:hAnsi="Swis721 Th BT"/>
        </w:rPr>
      </w:pPr>
    </w:p>
    <w:p w14:paraId="752E4E4B" w14:textId="77777777" w:rsidR="00784162" w:rsidRDefault="00784162" w:rsidP="0080383A">
      <w:pPr>
        <w:rPr>
          <w:rFonts w:ascii="Swis721 Th BT" w:hAnsi="Swis721 Th BT"/>
        </w:rPr>
      </w:pPr>
    </w:p>
    <w:p w14:paraId="0C7E8A89" w14:textId="77777777" w:rsidR="00784162" w:rsidRDefault="00784162" w:rsidP="0080383A">
      <w:pPr>
        <w:rPr>
          <w:rFonts w:ascii="Swis721 Th BT" w:hAnsi="Swis721 Th BT"/>
        </w:rPr>
      </w:pPr>
    </w:p>
    <w:p w14:paraId="6D9563D6" w14:textId="77777777" w:rsidR="00784162" w:rsidRDefault="00784162" w:rsidP="0080383A">
      <w:pPr>
        <w:rPr>
          <w:rFonts w:ascii="Swis721 Th BT" w:hAnsi="Swis721 Th BT"/>
        </w:rPr>
      </w:pPr>
    </w:p>
    <w:p w14:paraId="1724002E" w14:textId="77777777" w:rsidR="00784162" w:rsidRDefault="00784162" w:rsidP="0080383A">
      <w:pPr>
        <w:rPr>
          <w:rFonts w:ascii="Swis721 Th BT" w:hAnsi="Swis721 Th BT"/>
        </w:rPr>
      </w:pPr>
    </w:p>
    <w:p w14:paraId="5B27ACDE" w14:textId="77777777" w:rsidR="00784162" w:rsidRDefault="00784162" w:rsidP="0080383A">
      <w:pPr>
        <w:rPr>
          <w:rFonts w:ascii="Swis721 Th BT" w:hAnsi="Swis721 Th BT"/>
        </w:rPr>
      </w:pPr>
    </w:p>
    <w:p w14:paraId="1C1F976B" w14:textId="77777777" w:rsidR="00784162" w:rsidRDefault="00784162" w:rsidP="0080383A">
      <w:pPr>
        <w:rPr>
          <w:rFonts w:ascii="Swis721 Th BT" w:hAnsi="Swis721 Th BT"/>
        </w:rPr>
      </w:pPr>
    </w:p>
    <w:p w14:paraId="0300A463" w14:textId="77777777" w:rsidR="00784162" w:rsidRDefault="00784162" w:rsidP="0080383A">
      <w:pPr>
        <w:rPr>
          <w:rFonts w:ascii="Swis721 Th BT" w:hAnsi="Swis721 Th BT"/>
        </w:rPr>
      </w:pPr>
    </w:p>
    <w:p w14:paraId="4AAF2C80" w14:textId="77777777" w:rsidR="00784162" w:rsidRDefault="00784162" w:rsidP="0080383A">
      <w:pPr>
        <w:rPr>
          <w:rFonts w:ascii="Swis721 Th BT" w:hAnsi="Swis721 Th BT"/>
        </w:rPr>
      </w:pPr>
    </w:p>
    <w:p w14:paraId="3D4B0FBB" w14:textId="77777777" w:rsidR="00784162" w:rsidRDefault="00784162" w:rsidP="0080383A">
      <w:pPr>
        <w:rPr>
          <w:rFonts w:ascii="Swis721 Th BT" w:hAnsi="Swis721 Th BT"/>
        </w:rPr>
      </w:pPr>
    </w:p>
    <w:p w14:paraId="03A752A0" w14:textId="77777777" w:rsidR="00784162" w:rsidRDefault="00784162" w:rsidP="0080383A">
      <w:pPr>
        <w:rPr>
          <w:rFonts w:ascii="Swis721 Th BT" w:hAnsi="Swis721 Th BT"/>
        </w:rPr>
      </w:pPr>
    </w:p>
    <w:p w14:paraId="451987DC" w14:textId="77777777" w:rsidR="00784162" w:rsidRDefault="00784162" w:rsidP="0080383A">
      <w:pPr>
        <w:rPr>
          <w:rFonts w:ascii="Swis721 Th BT" w:hAnsi="Swis721 Th BT"/>
        </w:rPr>
      </w:pPr>
    </w:p>
    <w:p w14:paraId="7F7DE48D" w14:textId="77777777" w:rsidR="00784162" w:rsidRDefault="00784162" w:rsidP="0080383A">
      <w:pPr>
        <w:rPr>
          <w:rFonts w:ascii="Swis721 Th BT" w:hAnsi="Swis721 Th BT"/>
        </w:rPr>
      </w:pPr>
    </w:p>
    <w:p w14:paraId="17DA383E" w14:textId="77777777" w:rsidR="00784162" w:rsidRDefault="00784162" w:rsidP="0080383A">
      <w:pPr>
        <w:rPr>
          <w:rFonts w:ascii="Swis721 Th BT" w:hAnsi="Swis721 Th BT"/>
        </w:rPr>
      </w:pPr>
    </w:p>
    <w:p w14:paraId="29AC510E" w14:textId="77777777" w:rsidR="00784162" w:rsidRDefault="00784162" w:rsidP="0080383A">
      <w:pPr>
        <w:rPr>
          <w:rFonts w:ascii="Swis721 Th BT" w:hAnsi="Swis721 Th BT"/>
        </w:rPr>
      </w:pPr>
    </w:p>
    <w:p w14:paraId="62AD80D0" w14:textId="77777777" w:rsidR="00194DA2" w:rsidRDefault="00194DA2" w:rsidP="0080383A">
      <w:pPr>
        <w:rPr>
          <w:rFonts w:ascii="Swis721 Th BT" w:hAnsi="Swis721 Th BT"/>
        </w:rPr>
      </w:pPr>
    </w:p>
    <w:p w14:paraId="35338807" w14:textId="77777777" w:rsidR="00194DA2" w:rsidRDefault="00194DA2" w:rsidP="0080383A">
      <w:pPr>
        <w:rPr>
          <w:rFonts w:ascii="Swis721 Th BT" w:hAnsi="Swis721 Th BT"/>
        </w:rPr>
      </w:pPr>
    </w:p>
    <w:p w14:paraId="14F63BF4" w14:textId="77777777" w:rsidR="00194DA2" w:rsidRDefault="00194DA2" w:rsidP="0080383A">
      <w:pPr>
        <w:rPr>
          <w:rFonts w:ascii="Swis721 Th BT" w:hAnsi="Swis721 Th BT"/>
        </w:rPr>
      </w:pPr>
    </w:p>
    <w:p w14:paraId="4566B716" w14:textId="77777777" w:rsidR="00194DA2" w:rsidRDefault="00194DA2" w:rsidP="0080383A">
      <w:pPr>
        <w:rPr>
          <w:rFonts w:ascii="Swis721 Th BT" w:hAnsi="Swis721 Th BT"/>
        </w:rPr>
      </w:pPr>
    </w:p>
    <w:p w14:paraId="108AB0B8" w14:textId="77777777" w:rsidR="00194DA2" w:rsidRDefault="00194DA2" w:rsidP="0080383A">
      <w:pPr>
        <w:rPr>
          <w:rFonts w:ascii="Swis721 Th BT" w:hAnsi="Swis721 Th BT"/>
        </w:rPr>
      </w:pPr>
    </w:p>
    <w:p w14:paraId="33AA41A2" w14:textId="77777777" w:rsidR="00194DA2" w:rsidRDefault="00194DA2" w:rsidP="0080383A">
      <w:pPr>
        <w:rPr>
          <w:rFonts w:ascii="Swis721 Th BT" w:hAnsi="Swis721 Th BT"/>
        </w:rPr>
      </w:pPr>
    </w:p>
    <w:p w14:paraId="52AE5835" w14:textId="77777777" w:rsidR="00784162" w:rsidRDefault="00784162" w:rsidP="0080383A">
      <w:pPr>
        <w:rPr>
          <w:rFonts w:ascii="Swis721 Th BT" w:hAnsi="Swis721 Th BT"/>
        </w:rPr>
      </w:pPr>
    </w:p>
    <w:p w14:paraId="057AC618" w14:textId="77777777" w:rsidR="00784162" w:rsidRDefault="00784162" w:rsidP="0080383A">
      <w:pPr>
        <w:rPr>
          <w:rFonts w:ascii="Swis721 Th BT" w:hAnsi="Swis721 Th BT"/>
        </w:rPr>
      </w:pPr>
    </w:p>
    <w:p w14:paraId="520E3C37" w14:textId="77777777" w:rsidR="00784162" w:rsidRDefault="00784162" w:rsidP="0080383A">
      <w:pPr>
        <w:rPr>
          <w:rFonts w:ascii="Swis721 Th BT" w:hAnsi="Swis721 Th BT"/>
        </w:rPr>
      </w:pPr>
    </w:p>
    <w:p w14:paraId="0728FE59" w14:textId="77777777" w:rsidR="00784162" w:rsidRDefault="00784162" w:rsidP="0080383A">
      <w:pPr>
        <w:rPr>
          <w:rFonts w:ascii="Swis721 Th BT" w:hAnsi="Swis721 Th BT"/>
        </w:rPr>
      </w:pPr>
    </w:p>
    <w:p w14:paraId="4AB2532E" w14:textId="77777777" w:rsidR="00784162" w:rsidRDefault="00784162" w:rsidP="0080383A">
      <w:pPr>
        <w:rPr>
          <w:rFonts w:ascii="Swis721 Th BT" w:hAnsi="Swis721 Th BT"/>
        </w:rPr>
      </w:pPr>
    </w:p>
    <w:p w14:paraId="362DE40D" w14:textId="77777777" w:rsidR="00784162" w:rsidRDefault="00784162" w:rsidP="0080383A">
      <w:pPr>
        <w:rPr>
          <w:rFonts w:ascii="Swis721 Th BT" w:hAnsi="Swis721 Th BT"/>
        </w:rPr>
      </w:pPr>
    </w:p>
    <w:p w14:paraId="1992A67C" w14:textId="77777777" w:rsidR="00784162" w:rsidRPr="00F121D4" w:rsidRDefault="00784162" w:rsidP="0080383A">
      <w:pPr>
        <w:rPr>
          <w:rFonts w:ascii="Swis721 Th BT" w:hAnsi="Swis721 Th BT"/>
        </w:rPr>
      </w:pPr>
    </w:p>
    <w:p w14:paraId="0177B57C" w14:textId="77777777" w:rsidR="00C66322" w:rsidRPr="00D363FF" w:rsidRDefault="00C66322" w:rsidP="00C66322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D363FF">
        <w:rPr>
          <w:rFonts w:ascii="Swis721 Th BT" w:hAnsi="Swis721 Th BT"/>
          <w:b/>
          <w:color w:val="FF3399"/>
          <w:sz w:val="60"/>
          <w:szCs w:val="60"/>
        </w:rPr>
        <w:t>Exemplos de Fórmulas</w:t>
      </w:r>
    </w:p>
    <w:p w14:paraId="687A0420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48FC8C6F" w14:textId="77777777" w:rsidR="00F121D4" w:rsidRPr="00FF39AA" w:rsidRDefault="00F121D4" w:rsidP="00F121D4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Melhora da Acne e Hirsutismo na SOPC</w:t>
      </w:r>
    </w:p>
    <w:p w14:paraId="2BDA386C" w14:textId="77777777"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59B007E2" w14:textId="77777777" w:rsidTr="004A5904">
        <w:trPr>
          <w:trHeight w:val="1683"/>
        </w:trPr>
        <w:tc>
          <w:tcPr>
            <w:tcW w:w="4814" w:type="dxa"/>
          </w:tcPr>
          <w:p w14:paraId="5500EE7E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Inositol............................................600 mg</w:t>
            </w:r>
          </w:p>
          <w:p w14:paraId="1FCA3FED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N-acetilcisteína...............................300 mg</w:t>
            </w:r>
          </w:p>
          <w:p w14:paraId="2D032D02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Biotina................................................5 mg</w:t>
            </w:r>
          </w:p>
          <w:p w14:paraId="6DE26B42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Licopeno........................................... 5 mg</w:t>
            </w:r>
          </w:p>
          <w:p w14:paraId="2239B266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Picolinato de Cromo......................200 mcg</w:t>
            </w:r>
          </w:p>
          <w:p w14:paraId="1A7DAA6E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Ácido Fólico..................................120 mcg</w:t>
            </w:r>
          </w:p>
          <w:p w14:paraId="61FFFA5A" w14:textId="77777777" w:rsidR="001522E1" w:rsidRP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Vitamina D....................................... 400 UI</w:t>
            </w:r>
          </w:p>
          <w:p w14:paraId="525406CD" w14:textId="77777777" w:rsidR="001522E1" w:rsidRDefault="001522E1" w:rsidP="001522E1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............................1 Cápsula</w:t>
            </w:r>
          </w:p>
          <w:p w14:paraId="7698A99E" w14:textId="0B4C0E6F" w:rsidR="00C66322" w:rsidRPr="00345CD5" w:rsidRDefault="001522E1" w:rsidP="00F121D4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1522E1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2 vezes ao dia ou conforme orientação médica.</w:t>
            </w:r>
          </w:p>
        </w:tc>
      </w:tr>
    </w:tbl>
    <w:p w14:paraId="512B621C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85FB36D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5A731B9C" w14:textId="77777777" w:rsidR="00C66322" w:rsidRDefault="00C66322" w:rsidP="00C66322">
      <w:pPr>
        <w:pStyle w:val="Corpo"/>
        <w:spacing w:after="120"/>
        <w:rPr>
          <w:szCs w:val="23"/>
        </w:rPr>
      </w:pPr>
    </w:p>
    <w:p w14:paraId="0BA60B9F" w14:textId="77777777" w:rsidR="00F121D4" w:rsidRPr="00376204" w:rsidRDefault="00F121D4" w:rsidP="00F121D4">
      <w:pPr>
        <w:pStyle w:val="Corpo"/>
        <w:spacing w:after="120"/>
        <w:rPr>
          <w:sz w:val="24"/>
        </w:rPr>
      </w:pPr>
      <w:r>
        <w:rPr>
          <w:sz w:val="24"/>
        </w:rPr>
        <w:t xml:space="preserve">Esse estudo teve como objetivo avaliar a eficácia e segurança de uma combinação de agentes sensibilizadores de insulina, antioxidantes e vitaminas em mulheres com SOPC </w:t>
      </w:r>
      <w:r>
        <w:rPr>
          <w:sz w:val="24"/>
        </w:rPr>
        <w:fldChar w:fldCharType="begin">
          <w:fldData xml:space="preserve">PEVuZE5vdGU+PENpdGU+PEF1dGhvcj5BZHZhbmk8L0F1dGhvcj48WWVhcj4yMDIwPC9ZZWFyPjxJ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BZHZhbmk8L0F1dGhvcj48WWVhcj4yMDIwPC9ZZWFyPjxJ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>
        <w:rPr>
          <w:sz w:val="24"/>
        </w:rPr>
      </w:r>
      <w:r>
        <w:rPr>
          <w:sz w:val="24"/>
        </w:rPr>
        <w:fldChar w:fldCharType="separate"/>
      </w:r>
      <w:r>
        <w:rPr>
          <w:noProof/>
          <w:sz w:val="24"/>
        </w:rPr>
        <w:t>(ADVANI; BATRA; TAJPURIYA; GUPTA</w:t>
      </w:r>
      <w:r w:rsidRPr="005213CA">
        <w:rPr>
          <w:i/>
          <w:noProof/>
          <w:sz w:val="24"/>
        </w:rPr>
        <w:t xml:space="preserve"> et al.</w:t>
      </w:r>
      <w:r>
        <w:rPr>
          <w:noProof/>
          <w:sz w:val="24"/>
        </w:rPr>
        <w:t>, 2020)</w:t>
      </w:r>
      <w:r>
        <w:rPr>
          <w:sz w:val="24"/>
        </w:rPr>
        <w:fldChar w:fldCharType="end"/>
      </w:r>
      <w:r>
        <w:rPr>
          <w:sz w:val="24"/>
        </w:rPr>
        <w:t>.</w:t>
      </w:r>
    </w:p>
    <w:p w14:paraId="2BB8AC4D" w14:textId="4224721A" w:rsidR="00D758FA" w:rsidRDefault="00D758FA" w:rsidP="004A5904">
      <w:pPr>
        <w:pStyle w:val="Corpo"/>
        <w:rPr>
          <w:szCs w:val="23"/>
        </w:rPr>
      </w:pPr>
    </w:p>
    <w:p w14:paraId="553D1B5D" w14:textId="4687534B" w:rsidR="004A5904" w:rsidRPr="004A5904" w:rsidRDefault="004A5904" w:rsidP="004A5904">
      <w:pPr>
        <w:pStyle w:val="Corpo"/>
        <w:rPr>
          <w:b/>
          <w:bCs/>
          <w:szCs w:val="23"/>
        </w:rPr>
      </w:pPr>
      <w:r>
        <w:rPr>
          <w:b/>
          <w:bCs/>
          <w:szCs w:val="23"/>
        </w:rPr>
        <w:t>Resultados:</w:t>
      </w:r>
    </w:p>
    <w:p w14:paraId="4FC017B2" w14:textId="77777777" w:rsidR="004A5904" w:rsidRDefault="004A5904" w:rsidP="001E5664">
      <w:pPr>
        <w:pStyle w:val="Corpo"/>
        <w:ind w:left="708"/>
        <w:rPr>
          <w:szCs w:val="23"/>
        </w:rPr>
      </w:pPr>
    </w:p>
    <w:p w14:paraId="7B5C12C7" w14:textId="77777777" w:rsidR="00F121D4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>
        <w:rPr>
          <w:sz w:val="24"/>
        </w:rPr>
        <w:t>Após 12 semanas de suplementação, foi observada uma melhora significativa na ciclicidade menstrual, acne e hirsutismo em pacientes obesos e magros com SOPC;</w:t>
      </w:r>
    </w:p>
    <w:p w14:paraId="16495C20" w14:textId="77777777" w:rsidR="00F121D4" w:rsidRPr="00B20442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>
        <w:rPr>
          <w:sz w:val="24"/>
        </w:rPr>
        <w:t>Também foi observada redução no peso corporal e IMC em pacientes obesas.</w:t>
      </w:r>
    </w:p>
    <w:p w14:paraId="175FE69C" w14:textId="77777777" w:rsidR="00F121D4" w:rsidRDefault="00F121D4" w:rsidP="00F121D4">
      <w:pPr>
        <w:pStyle w:val="Corpo"/>
        <w:spacing w:after="120"/>
        <w:rPr>
          <w:sz w:val="24"/>
        </w:rPr>
      </w:pPr>
    </w:p>
    <w:tbl>
      <w:tblPr>
        <w:tblStyle w:val="TabelaSimples5"/>
        <w:tblW w:w="0" w:type="auto"/>
        <w:jc w:val="center"/>
        <w:tblLook w:val="04A0" w:firstRow="1" w:lastRow="0" w:firstColumn="1" w:lastColumn="0" w:noHBand="0" w:noVBand="1"/>
      </w:tblPr>
      <w:tblGrid>
        <w:gridCol w:w="1251"/>
        <w:gridCol w:w="1541"/>
        <w:gridCol w:w="1956"/>
        <w:gridCol w:w="1541"/>
        <w:gridCol w:w="1956"/>
      </w:tblGrid>
      <w:tr w:rsidR="00F121D4" w14:paraId="1FC83AC9" w14:textId="77777777" w:rsidTr="00375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</w:tcPr>
          <w:p w14:paraId="551E9DE0" w14:textId="77777777" w:rsidR="00F121D4" w:rsidRDefault="00F121D4" w:rsidP="00375A5D">
            <w:pPr>
              <w:pStyle w:val="Corpo"/>
              <w:spacing w:after="120"/>
              <w:jc w:val="center"/>
              <w:rPr>
                <w:sz w:val="24"/>
              </w:rPr>
            </w:pPr>
          </w:p>
        </w:tc>
        <w:tc>
          <w:tcPr>
            <w:tcW w:w="0" w:type="auto"/>
            <w:gridSpan w:val="2"/>
          </w:tcPr>
          <w:p w14:paraId="129B84DA" w14:textId="77777777" w:rsidR="00F121D4" w:rsidRDefault="00F121D4" w:rsidP="00375A5D">
            <w:pPr>
              <w:pStyle w:val="Corpo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Obesos</w:t>
            </w:r>
          </w:p>
        </w:tc>
        <w:tc>
          <w:tcPr>
            <w:tcW w:w="0" w:type="auto"/>
            <w:gridSpan w:val="2"/>
          </w:tcPr>
          <w:p w14:paraId="734456F0" w14:textId="77777777" w:rsidR="00F121D4" w:rsidRDefault="00F121D4" w:rsidP="00375A5D">
            <w:pPr>
              <w:pStyle w:val="Corpo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Magros</w:t>
            </w:r>
          </w:p>
        </w:tc>
      </w:tr>
      <w:tr w:rsidR="00F121D4" w14:paraId="44F1CD0A" w14:textId="77777777" w:rsidTr="00375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F8405C3" w14:textId="77777777" w:rsidR="00F121D4" w:rsidRDefault="00F121D4" w:rsidP="00375A5D">
            <w:pPr>
              <w:pStyle w:val="Corpo"/>
              <w:spacing w:after="120"/>
              <w:jc w:val="center"/>
              <w:rPr>
                <w:sz w:val="24"/>
              </w:rPr>
            </w:pPr>
          </w:p>
        </w:tc>
        <w:tc>
          <w:tcPr>
            <w:tcW w:w="0" w:type="auto"/>
          </w:tcPr>
          <w:p w14:paraId="66DDF463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Antes</w:t>
            </w:r>
          </w:p>
        </w:tc>
        <w:tc>
          <w:tcPr>
            <w:tcW w:w="0" w:type="auto"/>
          </w:tcPr>
          <w:p w14:paraId="6BF55F0A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Após Intervenção</w:t>
            </w:r>
          </w:p>
        </w:tc>
        <w:tc>
          <w:tcPr>
            <w:tcW w:w="0" w:type="auto"/>
          </w:tcPr>
          <w:p w14:paraId="3F4C041C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Antes</w:t>
            </w:r>
          </w:p>
        </w:tc>
        <w:tc>
          <w:tcPr>
            <w:tcW w:w="0" w:type="auto"/>
          </w:tcPr>
          <w:p w14:paraId="62467B37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Após Intervenção</w:t>
            </w:r>
          </w:p>
        </w:tc>
      </w:tr>
      <w:tr w:rsidR="00F121D4" w14:paraId="63CE5F92" w14:textId="77777777" w:rsidTr="00375A5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53CD3B" w14:textId="77777777" w:rsidR="00F121D4" w:rsidRDefault="00F121D4" w:rsidP="00375A5D">
            <w:pPr>
              <w:pStyle w:val="Corpo"/>
              <w:spacing w:after="120"/>
              <w:jc w:val="center"/>
              <w:rPr>
                <w:sz w:val="24"/>
              </w:rPr>
            </w:pPr>
            <w:r>
              <w:rPr>
                <w:sz w:val="24"/>
              </w:rPr>
              <w:t>Acne</w:t>
            </w:r>
          </w:p>
        </w:tc>
        <w:tc>
          <w:tcPr>
            <w:tcW w:w="0" w:type="auto"/>
          </w:tcPr>
          <w:p w14:paraId="28F506AF" w14:textId="77777777" w:rsidR="00F121D4" w:rsidRDefault="00F121D4" w:rsidP="00375A5D">
            <w:pPr>
              <w:pStyle w:val="Corpo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E40BC9">
              <w:rPr>
                <w:sz w:val="24"/>
              </w:rPr>
              <w:t>21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74 ± 2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47</w:t>
            </w:r>
          </w:p>
        </w:tc>
        <w:tc>
          <w:tcPr>
            <w:tcW w:w="0" w:type="auto"/>
          </w:tcPr>
          <w:p w14:paraId="5B0E2E88" w14:textId="77777777" w:rsidR="00F121D4" w:rsidRDefault="00F121D4" w:rsidP="00375A5D">
            <w:pPr>
              <w:pStyle w:val="Corpo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E40BC9">
              <w:rPr>
                <w:sz w:val="24"/>
              </w:rPr>
              <w:t>11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69 ± 1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61</w:t>
            </w:r>
          </w:p>
        </w:tc>
        <w:tc>
          <w:tcPr>
            <w:tcW w:w="0" w:type="auto"/>
          </w:tcPr>
          <w:p w14:paraId="4A1BF1C5" w14:textId="77777777" w:rsidR="00F121D4" w:rsidRDefault="00F121D4" w:rsidP="00375A5D">
            <w:pPr>
              <w:pStyle w:val="Corpo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E40BC9">
              <w:rPr>
                <w:sz w:val="24"/>
              </w:rPr>
              <w:t>11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38 ± 2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70</w:t>
            </w:r>
          </w:p>
        </w:tc>
        <w:tc>
          <w:tcPr>
            <w:tcW w:w="0" w:type="auto"/>
          </w:tcPr>
          <w:p w14:paraId="2D16EEA8" w14:textId="77777777" w:rsidR="00F121D4" w:rsidRDefault="00F121D4" w:rsidP="00375A5D">
            <w:pPr>
              <w:pStyle w:val="Corpo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E40BC9">
              <w:rPr>
                <w:sz w:val="24"/>
              </w:rPr>
              <w:t>7</w:t>
            </w:r>
            <w:r>
              <w:rPr>
                <w:sz w:val="24"/>
              </w:rPr>
              <w:t>,</w:t>
            </w:r>
            <w:r w:rsidRPr="00E40BC9">
              <w:rPr>
                <w:sz w:val="24"/>
              </w:rPr>
              <w:t>00</w:t>
            </w:r>
            <w:r>
              <w:rPr>
                <w:sz w:val="24"/>
              </w:rPr>
              <w:t xml:space="preserve"> </w:t>
            </w:r>
            <w:r w:rsidRPr="00E40BC9">
              <w:rPr>
                <w:sz w:val="24"/>
              </w:rPr>
              <w:t>±</w:t>
            </w:r>
            <w:r>
              <w:rPr>
                <w:sz w:val="24"/>
              </w:rPr>
              <w:t xml:space="preserve"> 1,42</w:t>
            </w:r>
          </w:p>
        </w:tc>
      </w:tr>
      <w:tr w:rsidR="00F121D4" w14:paraId="4E3A4DC7" w14:textId="77777777" w:rsidTr="00375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F355B3F" w14:textId="77777777" w:rsidR="00F121D4" w:rsidRDefault="00F121D4" w:rsidP="00375A5D">
            <w:pPr>
              <w:pStyle w:val="Corpo"/>
              <w:spacing w:after="120"/>
              <w:jc w:val="center"/>
              <w:rPr>
                <w:sz w:val="24"/>
              </w:rPr>
            </w:pPr>
            <w:r>
              <w:rPr>
                <w:sz w:val="24"/>
              </w:rPr>
              <w:t>Hirsutismo</w:t>
            </w:r>
          </w:p>
        </w:tc>
        <w:tc>
          <w:tcPr>
            <w:tcW w:w="0" w:type="auto"/>
          </w:tcPr>
          <w:p w14:paraId="3CFA7FB7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>
              <w:t>2,57 ± 0,17</w:t>
            </w:r>
          </w:p>
        </w:tc>
        <w:tc>
          <w:tcPr>
            <w:tcW w:w="0" w:type="auto"/>
          </w:tcPr>
          <w:p w14:paraId="710264D2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5372AA">
              <w:rPr>
                <w:sz w:val="24"/>
              </w:rPr>
              <w:t>2</w:t>
            </w:r>
            <w:r>
              <w:rPr>
                <w:sz w:val="24"/>
              </w:rPr>
              <w:t>,</w:t>
            </w:r>
            <w:r w:rsidRPr="005372AA">
              <w:rPr>
                <w:sz w:val="24"/>
              </w:rPr>
              <w:t>12 ± 0</w:t>
            </w:r>
            <w:r>
              <w:rPr>
                <w:sz w:val="24"/>
              </w:rPr>
              <w:t>,</w:t>
            </w:r>
            <w:r w:rsidRPr="005372AA">
              <w:rPr>
                <w:sz w:val="24"/>
              </w:rPr>
              <w:t>16</w:t>
            </w:r>
          </w:p>
        </w:tc>
        <w:tc>
          <w:tcPr>
            <w:tcW w:w="0" w:type="auto"/>
          </w:tcPr>
          <w:p w14:paraId="03E2C839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5372AA">
              <w:rPr>
                <w:sz w:val="24"/>
              </w:rPr>
              <w:t>1</w:t>
            </w:r>
            <w:r>
              <w:rPr>
                <w:sz w:val="24"/>
              </w:rPr>
              <w:t>,</w:t>
            </w:r>
            <w:r w:rsidRPr="005372AA">
              <w:rPr>
                <w:sz w:val="24"/>
              </w:rPr>
              <w:t>87 ± 0</w:t>
            </w:r>
            <w:r>
              <w:rPr>
                <w:sz w:val="24"/>
              </w:rPr>
              <w:t>,</w:t>
            </w:r>
            <w:r w:rsidRPr="005372AA">
              <w:rPr>
                <w:sz w:val="24"/>
              </w:rPr>
              <w:t>20</w:t>
            </w:r>
          </w:p>
        </w:tc>
        <w:tc>
          <w:tcPr>
            <w:tcW w:w="0" w:type="auto"/>
          </w:tcPr>
          <w:p w14:paraId="2E27F6F8" w14:textId="77777777" w:rsidR="00F121D4" w:rsidRDefault="00F121D4" w:rsidP="00375A5D">
            <w:pPr>
              <w:pStyle w:val="Corpo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5372AA">
              <w:rPr>
                <w:sz w:val="24"/>
              </w:rPr>
              <w:t>1</w:t>
            </w:r>
            <w:r>
              <w:rPr>
                <w:sz w:val="24"/>
              </w:rPr>
              <w:t>,</w:t>
            </w:r>
            <w:r w:rsidRPr="005372AA">
              <w:rPr>
                <w:sz w:val="24"/>
              </w:rPr>
              <w:t>62 ± 0</w:t>
            </w:r>
            <w:r>
              <w:rPr>
                <w:sz w:val="24"/>
              </w:rPr>
              <w:t>,2</w:t>
            </w:r>
            <w:r w:rsidRPr="005372AA">
              <w:rPr>
                <w:sz w:val="24"/>
              </w:rPr>
              <w:t>0</w:t>
            </w:r>
          </w:p>
        </w:tc>
      </w:tr>
    </w:tbl>
    <w:p w14:paraId="1628DDDB" w14:textId="77777777" w:rsidR="004004CB" w:rsidRDefault="004004CB" w:rsidP="004004CB">
      <w:pPr>
        <w:pStyle w:val="Corpo"/>
        <w:rPr>
          <w:sz w:val="24"/>
        </w:rPr>
      </w:pPr>
    </w:p>
    <w:p w14:paraId="38D3CAF7" w14:textId="77777777" w:rsidR="004004CB" w:rsidRDefault="004004CB" w:rsidP="004004CB">
      <w:pPr>
        <w:pStyle w:val="Corpo"/>
        <w:rPr>
          <w:sz w:val="24"/>
        </w:rPr>
      </w:pPr>
    </w:p>
    <w:p w14:paraId="301E263F" w14:textId="77777777" w:rsidR="004004CB" w:rsidRDefault="004004CB" w:rsidP="004004CB">
      <w:pPr>
        <w:pStyle w:val="Corpo"/>
        <w:rPr>
          <w:sz w:val="24"/>
        </w:rPr>
      </w:pPr>
    </w:p>
    <w:p w14:paraId="0FAE016D" w14:textId="56B5F658" w:rsidR="004004CB" w:rsidRDefault="004004CB" w:rsidP="004004CB">
      <w:pPr>
        <w:pStyle w:val="Corpo"/>
        <w:rPr>
          <w:sz w:val="24"/>
        </w:rPr>
      </w:pPr>
    </w:p>
    <w:p w14:paraId="384C9FF0" w14:textId="77777777" w:rsidR="00F121D4" w:rsidRPr="00FF39AA" w:rsidRDefault="00F121D4" w:rsidP="00F121D4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Creme de Oximetazolina no E</w:t>
      </w:r>
      <w:r w:rsidRPr="00A2158B">
        <w:rPr>
          <w:b/>
          <w:i/>
          <w:sz w:val="24"/>
        </w:rPr>
        <w:t xml:space="preserve">ritema </w:t>
      </w:r>
      <w:r>
        <w:rPr>
          <w:b/>
          <w:i/>
          <w:sz w:val="24"/>
        </w:rPr>
        <w:t>P</w:t>
      </w:r>
      <w:r w:rsidRPr="00A2158B">
        <w:rPr>
          <w:b/>
          <w:i/>
          <w:sz w:val="24"/>
        </w:rPr>
        <w:t>ós-acne </w:t>
      </w:r>
    </w:p>
    <w:p w14:paraId="35341647" w14:textId="77777777"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70FD1552" w14:textId="77777777" w:rsidTr="00A37C72">
        <w:trPr>
          <w:trHeight w:val="518"/>
        </w:trPr>
        <w:tc>
          <w:tcPr>
            <w:tcW w:w="4814" w:type="dxa"/>
          </w:tcPr>
          <w:p w14:paraId="25F64311" w14:textId="77777777" w:rsidR="00F121D4" w:rsidRPr="00F121D4" w:rsidRDefault="00F121D4" w:rsidP="00F121D4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F121D4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Oximetazolina.....................................1,5%</w:t>
            </w:r>
          </w:p>
          <w:p w14:paraId="547049B9" w14:textId="77777777" w:rsidR="00F121D4" w:rsidRDefault="00F121D4" w:rsidP="00F121D4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F121D4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Creme qsp...........................................30 g</w:t>
            </w:r>
          </w:p>
          <w:p w14:paraId="4A170A90" w14:textId="0A90AC57" w:rsidR="00C66322" w:rsidRPr="00345CD5" w:rsidRDefault="00F121D4" w:rsidP="00F121D4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F121D4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plicar nas áreas afetadas duas vezes ao dia ou conforme orientação médica.</w:t>
            </w:r>
          </w:p>
        </w:tc>
      </w:tr>
    </w:tbl>
    <w:p w14:paraId="3827D0E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A869106" w14:textId="77777777" w:rsidR="00C66322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47768239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14:paraId="2477293C" w14:textId="77777777" w:rsidR="00F121D4" w:rsidRPr="00EA7166" w:rsidRDefault="00F121D4" w:rsidP="00F121D4">
      <w:pPr>
        <w:pStyle w:val="Corpo"/>
        <w:spacing w:after="120"/>
        <w:rPr>
          <w:sz w:val="24"/>
        </w:rPr>
      </w:pPr>
      <w:r>
        <w:rPr>
          <w:sz w:val="24"/>
        </w:rPr>
        <w:t xml:space="preserve">Um estudo conduzido por Naglaa Agamia </w:t>
      </w:r>
      <w:r>
        <w:rPr>
          <w:i/>
          <w:iCs/>
          <w:sz w:val="24"/>
        </w:rPr>
        <w:t xml:space="preserve">et al. </w:t>
      </w:r>
      <w:r>
        <w:rPr>
          <w:sz w:val="24"/>
        </w:rPr>
        <w:t xml:space="preserve">(2020) teve como objetivo avaliar </w:t>
      </w:r>
      <w:r w:rsidRPr="00EA7166">
        <w:rPr>
          <w:sz w:val="24"/>
        </w:rPr>
        <w:t>a eficácia e segurança da oximetazolina tópica (OXZ) no tratamento do eritema pós-acne (PAE) em um estudo comparativo da face esquerda para a direita.</w:t>
      </w:r>
    </w:p>
    <w:p w14:paraId="4F738F67" w14:textId="1F5133A4" w:rsidR="004A5904" w:rsidRDefault="004A5904" w:rsidP="004A5904">
      <w:pPr>
        <w:pStyle w:val="Corpo"/>
        <w:rPr>
          <w:sz w:val="24"/>
        </w:rPr>
      </w:pPr>
    </w:p>
    <w:p w14:paraId="7550764C" w14:textId="77777777" w:rsidR="004A5904" w:rsidRDefault="004A5904" w:rsidP="004A5904">
      <w:pPr>
        <w:pStyle w:val="Corpo"/>
        <w:rPr>
          <w:b/>
          <w:bCs/>
          <w:sz w:val="24"/>
        </w:rPr>
      </w:pPr>
    </w:p>
    <w:p w14:paraId="41741386" w14:textId="5C2E3FBF" w:rsidR="004A5904" w:rsidRDefault="004A5904" w:rsidP="004A5904">
      <w:pPr>
        <w:pStyle w:val="Corpo"/>
        <w:rPr>
          <w:sz w:val="24"/>
        </w:rPr>
      </w:pPr>
      <w:r>
        <w:rPr>
          <w:b/>
          <w:bCs/>
          <w:sz w:val="24"/>
        </w:rPr>
        <w:t>Resultados:</w:t>
      </w:r>
    </w:p>
    <w:p w14:paraId="37DEE5DC" w14:textId="77777777"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14:paraId="56E6C28A" w14:textId="77777777" w:rsidR="00F121D4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>
        <w:rPr>
          <w:sz w:val="24"/>
        </w:rPr>
        <w:t xml:space="preserve">Após o </w:t>
      </w:r>
      <w:r w:rsidRPr="00EC32BF">
        <w:rPr>
          <w:sz w:val="24"/>
        </w:rPr>
        <w:t>segundo (p = 0,005) e terceiro mês (p = 0,039) de tratamento, todos os pacientes apresentaram melhora significativa do PAE do lado esquerdo tratado com oximetazolina em relação ao lado direito tratado placebo</w:t>
      </w:r>
      <w:r>
        <w:rPr>
          <w:sz w:val="24"/>
        </w:rPr>
        <w:t>;</w:t>
      </w:r>
    </w:p>
    <w:p w14:paraId="6DC21E71" w14:textId="77777777" w:rsidR="00F121D4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>
        <w:rPr>
          <w:sz w:val="24"/>
        </w:rPr>
        <w:t xml:space="preserve">Os dados de </w:t>
      </w:r>
      <w:r w:rsidRPr="00EC32BF">
        <w:rPr>
          <w:i/>
          <w:iCs/>
          <w:sz w:val="24"/>
        </w:rPr>
        <w:t>Investigator's Global Assessment</w:t>
      </w:r>
      <w:r w:rsidRPr="00EC32BF">
        <w:rPr>
          <w:sz w:val="24"/>
        </w:rPr>
        <w:t xml:space="preserve"> mostraram que no lado esquerdo tratado 10% dos pacientes (n = 4)) obtiveram melhora excelente, melhora acentuada em 20% (n = 8), moderada em 30% (n = 12) </w:t>
      </w:r>
      <w:r>
        <w:rPr>
          <w:sz w:val="24"/>
        </w:rPr>
        <w:t xml:space="preserve">e </w:t>
      </w:r>
      <w:r w:rsidRPr="00EC32BF">
        <w:rPr>
          <w:sz w:val="24"/>
        </w:rPr>
        <w:t>leve em 40% (n = 16)</w:t>
      </w:r>
      <w:r>
        <w:rPr>
          <w:sz w:val="24"/>
        </w:rPr>
        <w:t>;</w:t>
      </w:r>
    </w:p>
    <w:p w14:paraId="4B16CDFC" w14:textId="77777777" w:rsidR="00F121D4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>
        <w:rPr>
          <w:sz w:val="24"/>
        </w:rPr>
        <w:t xml:space="preserve">Houve uma </w:t>
      </w:r>
      <w:r w:rsidRPr="00EC32BF">
        <w:rPr>
          <w:sz w:val="24"/>
        </w:rPr>
        <w:t xml:space="preserve">diminuição </w:t>
      </w:r>
      <w:r>
        <w:rPr>
          <w:sz w:val="24"/>
        </w:rPr>
        <w:t xml:space="preserve">significativa na contagem de lesões PAE no </w:t>
      </w:r>
      <w:r w:rsidRPr="00EC32BF">
        <w:rPr>
          <w:sz w:val="24"/>
        </w:rPr>
        <w:t>lado</w:t>
      </w:r>
      <w:r>
        <w:rPr>
          <w:sz w:val="24"/>
        </w:rPr>
        <w:t xml:space="preserve"> esquerdo da face </w:t>
      </w:r>
      <w:r w:rsidRPr="00EC32BF">
        <w:rPr>
          <w:sz w:val="24"/>
        </w:rPr>
        <w:t>com oximetazolina quando comparados ao</w:t>
      </w:r>
      <w:r>
        <w:rPr>
          <w:sz w:val="24"/>
        </w:rPr>
        <w:t xml:space="preserve"> lado direito da face;</w:t>
      </w:r>
    </w:p>
    <w:p w14:paraId="44E91CFB" w14:textId="77777777" w:rsidR="00F121D4" w:rsidRPr="00EC32BF" w:rsidRDefault="00F121D4" w:rsidP="00F121D4">
      <w:pPr>
        <w:pStyle w:val="Corpo"/>
        <w:numPr>
          <w:ilvl w:val="0"/>
          <w:numId w:val="4"/>
        </w:numPr>
        <w:spacing w:after="120"/>
        <w:ind w:left="360"/>
        <w:rPr>
          <w:sz w:val="24"/>
        </w:rPr>
      </w:pPr>
      <w:r w:rsidRPr="00EC32BF">
        <w:rPr>
          <w:sz w:val="24"/>
        </w:rPr>
        <w:t xml:space="preserve">Em relação à avaliação morfométrica do eritema, houve melhora significativa do eritema </w:t>
      </w:r>
      <w:r>
        <w:rPr>
          <w:sz w:val="24"/>
        </w:rPr>
        <w:t>no lado esquerdo da face q</w:t>
      </w:r>
      <w:r w:rsidRPr="00EC32BF">
        <w:rPr>
          <w:sz w:val="24"/>
        </w:rPr>
        <w:t xml:space="preserve">uando comparada </w:t>
      </w:r>
      <w:r>
        <w:rPr>
          <w:sz w:val="24"/>
        </w:rPr>
        <w:t>ao lado direito</w:t>
      </w:r>
      <w:r w:rsidRPr="00EC32BF">
        <w:rPr>
          <w:sz w:val="24"/>
        </w:rPr>
        <w:t xml:space="preserve"> ao final do tratamento</w:t>
      </w:r>
      <w:r>
        <w:rPr>
          <w:sz w:val="24"/>
        </w:rPr>
        <w:t>.</w:t>
      </w:r>
    </w:p>
    <w:p w14:paraId="0E86E931" w14:textId="77777777"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E099A42" w14:textId="77777777" w:rsidR="00F121D4" w:rsidRDefault="00F121D4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16F9DFC" w14:textId="77777777" w:rsidR="00F121D4" w:rsidRDefault="00F121D4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B576E8D" w14:textId="76A8C70A" w:rsidR="004004CB" w:rsidRDefault="004004CB" w:rsidP="00FB44E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3E8BE3F" w14:textId="77777777" w:rsidR="00FB44E9" w:rsidRPr="00FB44E9" w:rsidRDefault="00FB44E9" w:rsidP="00FB44E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438EB71" w14:textId="77777777" w:rsidR="009E7CEC" w:rsidRPr="00CD03E3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CD03E3">
        <w:rPr>
          <w:rFonts w:ascii="Swis721 Th BT" w:hAnsi="Swis721 Th BT"/>
          <w:b/>
          <w:color w:val="FF3399"/>
          <w:sz w:val="60"/>
          <w:szCs w:val="60"/>
        </w:rPr>
        <w:t>Outras Informações</w:t>
      </w:r>
    </w:p>
    <w:p w14:paraId="56AD2E2F" w14:textId="77777777"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CD19CA3" w14:textId="77777777" w:rsidR="009E7CEC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14:paraId="2072F1B5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14:paraId="74AF7415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14:paraId="0A0546D6" w14:textId="77777777" w:rsid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BA871E9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826B382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FC18772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E761F1E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494A1BB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50D68FC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E817485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75FFE83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8B3CC85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4B9D77E" w14:textId="77777777" w:rsidR="0078416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E9650C2" w14:textId="77777777" w:rsidR="00784162" w:rsidRPr="00D363FF" w:rsidRDefault="00784162" w:rsidP="00784162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D363FF">
        <w:rPr>
          <w:rFonts w:ascii="Swis721 Th BT" w:hAnsi="Swis721 Th BT"/>
          <w:b/>
          <w:color w:val="FF3399"/>
          <w:sz w:val="60"/>
          <w:szCs w:val="60"/>
        </w:rPr>
        <w:t>Público Alvo</w:t>
      </w:r>
    </w:p>
    <w:p w14:paraId="27A4FE1E" w14:textId="77777777" w:rsidR="00784162" w:rsidRDefault="00784162" w:rsidP="0078416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14:paraId="7FB57DFE" w14:textId="77777777" w:rsidR="00784162" w:rsidRPr="0077382A" w:rsidRDefault="00784162" w:rsidP="0078416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77382A">
        <w:rPr>
          <w:rFonts w:ascii="Swis721 Th BT" w:hAnsi="Swis721 Th BT"/>
          <w:color w:val="404040" w:themeColor="text1" w:themeTint="BF"/>
          <w:sz w:val="23"/>
          <w:szCs w:val="23"/>
        </w:rPr>
        <w:t xml:space="preserve">Dermatologista </w:t>
      </w:r>
    </w:p>
    <w:p w14:paraId="70AF62D8" w14:textId="77777777" w:rsidR="00784162" w:rsidRDefault="00784162" w:rsidP="00784162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36FF620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941F4A1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2529783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58B39F5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93B3CC8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09787CB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04146FF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34D6CB8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C509EA4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BE2E493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A67C3ED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9D443EB" w14:textId="77777777" w:rsidR="00784162" w:rsidRDefault="00784162" w:rsidP="0078416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88CDA10" w14:textId="77777777" w:rsidR="00784162" w:rsidRPr="00C66322" w:rsidRDefault="0078416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78416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EB94D7" w14:textId="77777777" w:rsidR="00916CC8" w:rsidRDefault="00916CC8" w:rsidP="00CD03E3">
      <w:pPr>
        <w:spacing w:after="0" w:line="240" w:lineRule="auto"/>
      </w:pPr>
      <w:r>
        <w:separator/>
      </w:r>
    </w:p>
  </w:endnote>
  <w:endnote w:type="continuationSeparator" w:id="0">
    <w:p w14:paraId="5A1EBDF9" w14:textId="77777777" w:rsidR="00916CC8" w:rsidRDefault="00916CC8" w:rsidP="00CD03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wis721 Th BT">
    <w:altName w:val="Corbel Light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Futura Md BT">
    <w:altName w:val="Lucida Sans Unicode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Futura Lt BT">
    <w:altName w:val="Segoe UI Semilight"/>
    <w:panose1 w:val="020B0402020204020303"/>
    <w:charset w:val="00"/>
    <w:family w:val="swiss"/>
    <w:pitch w:val="variable"/>
    <w:sig w:usb0="00000087" w:usb1="00000000" w:usb2="00000000" w:usb3="00000000" w:csb0="0000001B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AD7D99" w14:textId="77777777" w:rsidR="00916CC8" w:rsidRDefault="00916CC8" w:rsidP="00CD03E3">
      <w:pPr>
        <w:spacing w:after="0" w:line="240" w:lineRule="auto"/>
      </w:pPr>
      <w:r>
        <w:separator/>
      </w:r>
    </w:p>
  </w:footnote>
  <w:footnote w:type="continuationSeparator" w:id="0">
    <w:p w14:paraId="628A89EC" w14:textId="77777777" w:rsidR="00916CC8" w:rsidRDefault="00916CC8" w:rsidP="00CD03E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894CB4EA"/>
    <w:multiLevelType w:val="singleLevel"/>
    <w:tmpl w:val="894CB4EA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" w15:restartNumberingAfterBreak="0">
    <w:nsid w:val="9EAC35DE"/>
    <w:multiLevelType w:val="singleLevel"/>
    <w:tmpl w:val="9EAC35DE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" w15:restartNumberingAfterBreak="0">
    <w:nsid w:val="E91C4E62"/>
    <w:multiLevelType w:val="singleLevel"/>
    <w:tmpl w:val="E91C4E62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3" w15:restartNumberingAfterBreak="0">
    <w:nsid w:val="01BA790E"/>
    <w:multiLevelType w:val="hybridMultilevel"/>
    <w:tmpl w:val="E0FCB846"/>
    <w:lvl w:ilvl="0" w:tplc="2C2030A8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22205C5"/>
    <w:multiLevelType w:val="hybridMultilevel"/>
    <w:tmpl w:val="2A2AF3F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FC2D2C"/>
    <w:multiLevelType w:val="multilevel"/>
    <w:tmpl w:val="09FC2D2C"/>
    <w:lvl w:ilvl="0">
      <w:start w:val="1"/>
      <w:numFmt w:val="bullet"/>
      <w:lvlText w:val=""/>
      <w:lvlJc w:val="left"/>
      <w:pPr>
        <w:ind w:left="-708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2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732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52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2172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2892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3612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4332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5052" w:hanging="360"/>
      </w:pPr>
      <w:rPr>
        <w:rFonts w:ascii="Wingdings" w:hAnsi="Wingdings" w:hint="default"/>
      </w:rPr>
    </w:lvl>
  </w:abstractNum>
  <w:abstractNum w:abstractNumId="6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845348"/>
    <w:multiLevelType w:val="multilevel"/>
    <w:tmpl w:val="0C845348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627986"/>
    <w:multiLevelType w:val="hybridMultilevel"/>
    <w:tmpl w:val="B59EFDB2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7B2081"/>
    <w:multiLevelType w:val="hybridMultilevel"/>
    <w:tmpl w:val="36886276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29846F7"/>
    <w:multiLevelType w:val="hybridMultilevel"/>
    <w:tmpl w:val="75444002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D">
      <w:start w:val="1"/>
      <w:numFmt w:val="bullet"/>
      <w:lvlText w:val="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E8D0C56"/>
    <w:multiLevelType w:val="multilevel"/>
    <w:tmpl w:val="C0701582"/>
    <w:lvl w:ilvl="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4654068"/>
    <w:multiLevelType w:val="hybridMultilevel"/>
    <w:tmpl w:val="8A50941C"/>
    <w:lvl w:ilvl="0" w:tplc="79A0575C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6AE7E33"/>
    <w:multiLevelType w:val="hybridMultilevel"/>
    <w:tmpl w:val="76F6397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1C700A"/>
    <w:multiLevelType w:val="hybridMultilevel"/>
    <w:tmpl w:val="DC00B084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4D393A"/>
    <w:multiLevelType w:val="hybridMultilevel"/>
    <w:tmpl w:val="FC260BB8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21D1632"/>
    <w:multiLevelType w:val="multilevel"/>
    <w:tmpl w:val="421D1632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6400F4"/>
    <w:multiLevelType w:val="singleLevel"/>
    <w:tmpl w:val="436400F4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9" w15:restartNumberingAfterBreak="0">
    <w:nsid w:val="45BA457B"/>
    <w:multiLevelType w:val="multilevel"/>
    <w:tmpl w:val="45BA457B"/>
    <w:lvl w:ilvl="0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9C42C7E"/>
    <w:multiLevelType w:val="hybridMultilevel"/>
    <w:tmpl w:val="1E1C7D2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C0344BA"/>
    <w:multiLevelType w:val="hybridMultilevel"/>
    <w:tmpl w:val="C21AFCB4"/>
    <w:lvl w:ilvl="0" w:tplc="0416000D">
      <w:start w:val="1"/>
      <w:numFmt w:val="bullet"/>
      <w:lvlText w:val=""/>
      <w:lvlJc w:val="left"/>
      <w:pPr>
        <w:ind w:left="1506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22" w15:restartNumberingAfterBreak="0">
    <w:nsid w:val="4D05004B"/>
    <w:multiLevelType w:val="hybridMultilevel"/>
    <w:tmpl w:val="E544FC2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33E28CD"/>
    <w:multiLevelType w:val="hybridMultilevel"/>
    <w:tmpl w:val="0E5AEC14"/>
    <w:lvl w:ilvl="0" w:tplc="0416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3E42389"/>
    <w:multiLevelType w:val="hybridMultilevel"/>
    <w:tmpl w:val="1488F308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5B553E7"/>
    <w:multiLevelType w:val="hybridMultilevel"/>
    <w:tmpl w:val="37E00738"/>
    <w:lvl w:ilvl="0" w:tplc="0416000B">
      <w:start w:val="1"/>
      <w:numFmt w:val="bullet"/>
      <w:lvlText w:val=""/>
      <w:lvlJc w:val="left"/>
      <w:pPr>
        <w:ind w:left="363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3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3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3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3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3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3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3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3" w:hanging="360"/>
      </w:pPr>
      <w:rPr>
        <w:rFonts w:ascii="Wingdings" w:hAnsi="Wingdings" w:hint="default"/>
      </w:rPr>
    </w:lvl>
  </w:abstractNum>
  <w:abstractNum w:abstractNumId="26" w15:restartNumberingAfterBreak="0">
    <w:nsid w:val="58032AAC"/>
    <w:multiLevelType w:val="hybridMultilevel"/>
    <w:tmpl w:val="6FCEAFE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CC31A4"/>
    <w:multiLevelType w:val="hybridMultilevel"/>
    <w:tmpl w:val="35B8305E"/>
    <w:lvl w:ilvl="0" w:tplc="0416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1A954DA"/>
    <w:multiLevelType w:val="multilevel"/>
    <w:tmpl w:val="FD7E5360"/>
    <w:lvl w:ilvl="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65924EDA"/>
    <w:multiLevelType w:val="hybridMultilevel"/>
    <w:tmpl w:val="88FEE030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702730E"/>
    <w:multiLevelType w:val="multilevel"/>
    <w:tmpl w:val="6702730E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C92233"/>
    <w:multiLevelType w:val="hybridMultilevel"/>
    <w:tmpl w:val="919EC3D2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6D075866"/>
    <w:multiLevelType w:val="singleLevel"/>
    <w:tmpl w:val="6D075866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33" w15:restartNumberingAfterBreak="0">
    <w:nsid w:val="6FB37922"/>
    <w:multiLevelType w:val="hybridMultilevel"/>
    <w:tmpl w:val="CBDA04F8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6FEB4F30"/>
    <w:multiLevelType w:val="hybridMultilevel"/>
    <w:tmpl w:val="3A24D890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2A15F57"/>
    <w:multiLevelType w:val="hybridMultilevel"/>
    <w:tmpl w:val="374A627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4E41787"/>
    <w:multiLevelType w:val="hybridMultilevel"/>
    <w:tmpl w:val="7D2C8F5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A641F17"/>
    <w:multiLevelType w:val="multilevel"/>
    <w:tmpl w:val="D7EAA5F6"/>
    <w:lvl w:ilvl="0">
      <w:start w:val="1"/>
      <w:numFmt w:val="bullet"/>
      <w:lvlText w:val=""/>
      <w:lvlJc w:val="left"/>
      <w:pPr>
        <w:ind w:left="-708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2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732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52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2172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2892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3612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4332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5052" w:hanging="360"/>
      </w:pPr>
      <w:rPr>
        <w:rFonts w:ascii="Wingdings" w:hAnsi="Wingdings" w:hint="default"/>
      </w:rPr>
    </w:lvl>
  </w:abstractNum>
  <w:abstractNum w:abstractNumId="38" w15:restartNumberingAfterBreak="0">
    <w:nsid w:val="7A862E0B"/>
    <w:multiLevelType w:val="multilevel"/>
    <w:tmpl w:val="7A862E0B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9"/>
  </w:num>
  <w:num w:numId="2">
    <w:abstractNumId w:val="26"/>
  </w:num>
  <w:num w:numId="3">
    <w:abstractNumId w:val="14"/>
  </w:num>
  <w:num w:numId="4">
    <w:abstractNumId w:val="16"/>
  </w:num>
  <w:num w:numId="5">
    <w:abstractNumId w:val="6"/>
  </w:num>
  <w:num w:numId="6">
    <w:abstractNumId w:val="27"/>
  </w:num>
  <w:num w:numId="7">
    <w:abstractNumId w:val="9"/>
  </w:num>
  <w:num w:numId="8">
    <w:abstractNumId w:val="13"/>
  </w:num>
  <w:num w:numId="9">
    <w:abstractNumId w:val="3"/>
  </w:num>
  <w:num w:numId="10">
    <w:abstractNumId w:val="15"/>
  </w:num>
  <w:num w:numId="11">
    <w:abstractNumId w:val="29"/>
  </w:num>
  <w:num w:numId="12">
    <w:abstractNumId w:val="21"/>
  </w:num>
  <w:num w:numId="13">
    <w:abstractNumId w:val="12"/>
  </w:num>
  <w:num w:numId="14">
    <w:abstractNumId w:val="10"/>
  </w:num>
  <w:num w:numId="15">
    <w:abstractNumId w:val="35"/>
  </w:num>
  <w:num w:numId="16">
    <w:abstractNumId w:val="8"/>
  </w:num>
  <w:num w:numId="17">
    <w:abstractNumId w:val="36"/>
  </w:num>
  <w:num w:numId="18">
    <w:abstractNumId w:val="4"/>
  </w:num>
  <w:num w:numId="19">
    <w:abstractNumId w:val="20"/>
  </w:num>
  <w:num w:numId="20">
    <w:abstractNumId w:val="1"/>
  </w:num>
  <w:num w:numId="21">
    <w:abstractNumId w:val="19"/>
  </w:num>
  <w:num w:numId="22">
    <w:abstractNumId w:val="31"/>
  </w:num>
  <w:num w:numId="23">
    <w:abstractNumId w:val="18"/>
  </w:num>
  <w:num w:numId="24">
    <w:abstractNumId w:val="5"/>
  </w:num>
  <w:num w:numId="25">
    <w:abstractNumId w:val="28"/>
  </w:num>
  <w:num w:numId="26">
    <w:abstractNumId w:val="24"/>
  </w:num>
  <w:num w:numId="27">
    <w:abstractNumId w:val="23"/>
  </w:num>
  <w:num w:numId="28">
    <w:abstractNumId w:val="30"/>
  </w:num>
  <w:num w:numId="29">
    <w:abstractNumId w:val="22"/>
  </w:num>
  <w:num w:numId="30">
    <w:abstractNumId w:val="33"/>
  </w:num>
  <w:num w:numId="31">
    <w:abstractNumId w:val="37"/>
  </w:num>
  <w:num w:numId="32">
    <w:abstractNumId w:val="25"/>
  </w:num>
  <w:num w:numId="33">
    <w:abstractNumId w:val="34"/>
  </w:num>
  <w:num w:numId="34">
    <w:abstractNumId w:val="2"/>
  </w:num>
  <w:num w:numId="35">
    <w:abstractNumId w:val="7"/>
  </w:num>
  <w:num w:numId="36">
    <w:abstractNumId w:val="32"/>
  </w:num>
  <w:num w:numId="37">
    <w:abstractNumId w:val="38"/>
  </w:num>
  <w:num w:numId="38">
    <w:abstractNumId w:val="0"/>
  </w:num>
  <w:num w:numId="39">
    <w:abstractNumId w:val="17"/>
  </w:num>
  <w:num w:numId="4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3C"/>
    <w:rsid w:val="00040AAE"/>
    <w:rsid w:val="00070A89"/>
    <w:rsid w:val="000D7D96"/>
    <w:rsid w:val="001522E1"/>
    <w:rsid w:val="001823D8"/>
    <w:rsid w:val="00194DA2"/>
    <w:rsid w:val="001A5F8C"/>
    <w:rsid w:val="001C44BD"/>
    <w:rsid w:val="001E5664"/>
    <w:rsid w:val="001E5A28"/>
    <w:rsid w:val="001F58D1"/>
    <w:rsid w:val="002261B6"/>
    <w:rsid w:val="002767DB"/>
    <w:rsid w:val="00284C8F"/>
    <w:rsid w:val="00301780"/>
    <w:rsid w:val="00315013"/>
    <w:rsid w:val="003236AC"/>
    <w:rsid w:val="00336268"/>
    <w:rsid w:val="00336A3C"/>
    <w:rsid w:val="00374D8A"/>
    <w:rsid w:val="0037714F"/>
    <w:rsid w:val="003A20A5"/>
    <w:rsid w:val="003C109B"/>
    <w:rsid w:val="003D33C7"/>
    <w:rsid w:val="003D5EB8"/>
    <w:rsid w:val="004004CB"/>
    <w:rsid w:val="0040510E"/>
    <w:rsid w:val="00422D07"/>
    <w:rsid w:val="00436FA6"/>
    <w:rsid w:val="00473A67"/>
    <w:rsid w:val="004A5904"/>
    <w:rsid w:val="004C2B9D"/>
    <w:rsid w:val="004E0F48"/>
    <w:rsid w:val="00550702"/>
    <w:rsid w:val="005B6ABF"/>
    <w:rsid w:val="0062693F"/>
    <w:rsid w:val="006667F4"/>
    <w:rsid w:val="00680497"/>
    <w:rsid w:val="006822D8"/>
    <w:rsid w:val="006A5172"/>
    <w:rsid w:val="006B0E29"/>
    <w:rsid w:val="006F02BF"/>
    <w:rsid w:val="0071543C"/>
    <w:rsid w:val="0077382A"/>
    <w:rsid w:val="00784162"/>
    <w:rsid w:val="007871E9"/>
    <w:rsid w:val="007C57CC"/>
    <w:rsid w:val="0080383A"/>
    <w:rsid w:val="008A2D0F"/>
    <w:rsid w:val="00911ACE"/>
    <w:rsid w:val="00916CC8"/>
    <w:rsid w:val="009212DF"/>
    <w:rsid w:val="009223E1"/>
    <w:rsid w:val="009620EB"/>
    <w:rsid w:val="00967E37"/>
    <w:rsid w:val="009B075B"/>
    <w:rsid w:val="009C18E4"/>
    <w:rsid w:val="009C5E27"/>
    <w:rsid w:val="009D172E"/>
    <w:rsid w:val="009E7CEC"/>
    <w:rsid w:val="00A11927"/>
    <w:rsid w:val="00A363BC"/>
    <w:rsid w:val="00A43BEB"/>
    <w:rsid w:val="00A7119E"/>
    <w:rsid w:val="00A82879"/>
    <w:rsid w:val="00AB3C2F"/>
    <w:rsid w:val="00B215E5"/>
    <w:rsid w:val="00B51F9E"/>
    <w:rsid w:val="00BF4B24"/>
    <w:rsid w:val="00C10251"/>
    <w:rsid w:val="00C43234"/>
    <w:rsid w:val="00C45ECE"/>
    <w:rsid w:val="00C54976"/>
    <w:rsid w:val="00C66322"/>
    <w:rsid w:val="00C76A5A"/>
    <w:rsid w:val="00CA52F4"/>
    <w:rsid w:val="00CD03E3"/>
    <w:rsid w:val="00CD7AFC"/>
    <w:rsid w:val="00D363FF"/>
    <w:rsid w:val="00D758FA"/>
    <w:rsid w:val="00D77220"/>
    <w:rsid w:val="00DB61CE"/>
    <w:rsid w:val="00DE167B"/>
    <w:rsid w:val="00E0514D"/>
    <w:rsid w:val="00E11206"/>
    <w:rsid w:val="00E179F5"/>
    <w:rsid w:val="00E25291"/>
    <w:rsid w:val="00E51398"/>
    <w:rsid w:val="00E84B53"/>
    <w:rsid w:val="00EC0D60"/>
    <w:rsid w:val="00EF7636"/>
    <w:rsid w:val="00F058A2"/>
    <w:rsid w:val="00F121D4"/>
    <w:rsid w:val="00F17C5D"/>
    <w:rsid w:val="00F40419"/>
    <w:rsid w:val="00FA34D1"/>
    <w:rsid w:val="00FB44E9"/>
    <w:rsid w:val="00FB4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3FD9E9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3C10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EC0D6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qFormat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004CB"/>
    <w:pPr>
      <w:tabs>
        <w:tab w:val="right" w:leader="dot" w:pos="3715"/>
      </w:tabs>
      <w:spacing w:after="20" w:line="240" w:lineRule="auto"/>
      <w:jc w:val="both"/>
    </w:pPr>
    <w:rPr>
      <w:rFonts w:ascii="Futura Md BT" w:hAnsi="Futura Md BT"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4004CB"/>
    <w:rPr>
      <w:rFonts w:ascii="Futura Md BT" w:hAnsi="Futura Md BT"/>
      <w:color w:val="404040" w:themeColor="text1" w:themeTint="BF"/>
      <w:sz w:val="23"/>
      <w:szCs w:val="24"/>
    </w:rPr>
  </w:style>
  <w:style w:type="paragraph" w:styleId="Cabealho">
    <w:name w:val="header"/>
    <w:basedOn w:val="Normal"/>
    <w:link w:val="CabealhoChar"/>
    <w:unhideWhenUsed/>
    <w:rsid w:val="00CD03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CD03E3"/>
  </w:style>
  <w:style w:type="paragraph" w:styleId="Rodap">
    <w:name w:val="footer"/>
    <w:basedOn w:val="Normal"/>
    <w:link w:val="RodapChar"/>
    <w:uiPriority w:val="99"/>
    <w:unhideWhenUsed/>
    <w:rsid w:val="00CD03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CD03E3"/>
  </w:style>
  <w:style w:type="table" w:styleId="TabelaSimples5">
    <w:name w:val="Plain Table 5"/>
    <w:basedOn w:val="Tabelanormal"/>
    <w:uiPriority w:val="45"/>
    <w:rsid w:val="00F121D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Ttulo1Char">
    <w:name w:val="Título 1 Char"/>
    <w:basedOn w:val="Fontepargpadro"/>
    <w:link w:val="Ttulo1"/>
    <w:uiPriority w:val="9"/>
    <w:rsid w:val="003C109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Sumrio">
    <w:name w:val="TOC Heading"/>
    <w:basedOn w:val="Ttulo1"/>
    <w:next w:val="Normal"/>
    <w:uiPriority w:val="39"/>
    <w:unhideWhenUsed/>
    <w:qFormat/>
    <w:rsid w:val="003C109B"/>
    <w:pPr>
      <w:jc w:val="center"/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3C109B"/>
    <w:pPr>
      <w:spacing w:after="100"/>
    </w:pPr>
  </w:style>
  <w:style w:type="character" w:styleId="Hyperlink">
    <w:name w:val="Hyperlink"/>
    <w:basedOn w:val="Fontepargpadro"/>
    <w:uiPriority w:val="99"/>
    <w:unhideWhenUsed/>
    <w:rsid w:val="003C109B"/>
    <w:rPr>
      <w:color w:val="0563C1" w:themeColor="hyperlink"/>
      <w:u w:val="single"/>
    </w:rPr>
  </w:style>
  <w:style w:type="character" w:customStyle="1" w:styleId="Ttulo3Char">
    <w:name w:val="Título 3 Char"/>
    <w:basedOn w:val="Fontepargpadro"/>
    <w:link w:val="Ttulo3"/>
    <w:uiPriority w:val="9"/>
    <w:semiHidden/>
    <w:rsid w:val="00EC0D6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Titulo">
    <w:name w:val="Titulo"/>
    <w:basedOn w:val="Normal"/>
    <w:link w:val="TituloChar"/>
    <w:qFormat/>
    <w:rsid w:val="00EC0D60"/>
    <w:pPr>
      <w:spacing w:after="40" w:line="240" w:lineRule="auto"/>
    </w:pPr>
    <w:rPr>
      <w:rFonts w:ascii="Swis721 Th BT" w:eastAsia="MS Mincho" w:hAnsi="Swis721 Th BT"/>
      <w:color w:val="339966"/>
      <w:sz w:val="60"/>
    </w:rPr>
  </w:style>
  <w:style w:type="character" w:customStyle="1" w:styleId="TituloChar">
    <w:name w:val="Titulo Char"/>
    <w:basedOn w:val="Fontepargpadro"/>
    <w:link w:val="Titulo"/>
    <w:qFormat/>
    <w:rsid w:val="00EC0D60"/>
    <w:rPr>
      <w:rFonts w:ascii="Swis721 Th BT" w:eastAsia="MS Mincho" w:hAnsi="Swis721 Th BT"/>
      <w:color w:val="339966"/>
      <w:sz w:val="60"/>
    </w:rPr>
  </w:style>
  <w:style w:type="paragraph" w:customStyle="1" w:styleId="Subtitulocorpo">
    <w:name w:val="Subtitulo_corpo"/>
    <w:basedOn w:val="Normal"/>
    <w:link w:val="SubtitulocorpoChar"/>
    <w:qFormat/>
    <w:rsid w:val="00EC0D60"/>
    <w:pPr>
      <w:spacing w:after="0" w:line="240" w:lineRule="auto"/>
    </w:pPr>
    <w:rPr>
      <w:rFonts w:ascii="Swis721 Th BT" w:eastAsia="MS Mincho" w:hAnsi="Swis721 Th BT"/>
      <w:b/>
      <w:color w:val="6DB6FF"/>
      <w:sz w:val="40"/>
    </w:rPr>
  </w:style>
  <w:style w:type="character" w:customStyle="1" w:styleId="SubtitulocorpoChar">
    <w:name w:val="Subtitulo_corpo Char"/>
    <w:basedOn w:val="Fontepargpadro"/>
    <w:link w:val="Subtitulocorpo"/>
    <w:qFormat/>
    <w:rsid w:val="00EC0D60"/>
    <w:rPr>
      <w:rFonts w:ascii="Swis721 Th BT" w:eastAsia="MS Mincho" w:hAnsi="Swis721 Th BT"/>
      <w:b/>
      <w:color w:val="6DB6FF"/>
      <w:sz w:val="40"/>
    </w:rPr>
  </w:style>
  <w:style w:type="table" w:styleId="Tabelacomgrade">
    <w:name w:val="Table Grid"/>
    <w:basedOn w:val="Tabelanormal"/>
    <w:uiPriority w:val="59"/>
    <w:qFormat/>
    <w:rsid w:val="00EC0D60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fia">
    <w:name w:val="bibliografia"/>
    <w:basedOn w:val="Normal"/>
    <w:link w:val="bibliografiaChar"/>
    <w:qFormat/>
    <w:rsid w:val="00EC0D60"/>
    <w:pPr>
      <w:tabs>
        <w:tab w:val="right" w:leader="dot" w:pos="3715"/>
      </w:tabs>
      <w:spacing w:after="20" w:line="240" w:lineRule="auto"/>
      <w:jc w:val="both"/>
    </w:pPr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ntepargpadro"/>
    <w:link w:val="bibliografia"/>
    <w:rsid w:val="00EC0D60"/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paragraph" w:customStyle="1" w:styleId="referencias">
    <w:name w:val="referencias"/>
    <w:basedOn w:val="Normal"/>
    <w:link w:val="referenciasChar"/>
    <w:qFormat/>
    <w:rsid w:val="00EC0D60"/>
    <w:pPr>
      <w:spacing w:after="200" w:line="276" w:lineRule="auto"/>
    </w:pPr>
    <w:rPr>
      <w:rFonts w:ascii="Swis721 Th BT" w:eastAsia="MS Mincho" w:hAnsi="Swis721 Th BT"/>
      <w:b/>
      <w:color w:val="339966"/>
      <w:sz w:val="12"/>
      <w:szCs w:val="12"/>
    </w:rPr>
  </w:style>
  <w:style w:type="character" w:customStyle="1" w:styleId="referenciasChar">
    <w:name w:val="referencias Char"/>
    <w:basedOn w:val="Fontepargpadro"/>
    <w:link w:val="referencias"/>
    <w:rsid w:val="00EC0D60"/>
    <w:rPr>
      <w:rFonts w:ascii="Swis721 Th BT" w:eastAsia="MS Mincho" w:hAnsi="Swis721 Th BT"/>
      <w:b/>
      <w:color w:val="339966"/>
      <w:sz w:val="12"/>
      <w:szCs w:val="12"/>
    </w:rPr>
  </w:style>
  <w:style w:type="table" w:customStyle="1" w:styleId="ListaClara-nfase11">
    <w:name w:val="Lista Clara - Ênfase 11"/>
    <w:basedOn w:val="Tabelanormal"/>
    <w:uiPriority w:val="61"/>
    <w:rsid w:val="00EC0D60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paragraph" w:styleId="Subttulo">
    <w:name w:val="Subtitle"/>
    <w:basedOn w:val="Normal"/>
    <w:next w:val="Normal"/>
    <w:link w:val="SubttuloChar"/>
    <w:uiPriority w:val="11"/>
    <w:qFormat/>
    <w:rsid w:val="00EC0D60"/>
    <w:pPr>
      <w:numPr>
        <w:ilvl w:val="1"/>
      </w:numPr>
      <w:spacing w:after="200" w:line="276" w:lineRule="auto"/>
    </w:pPr>
    <w:rPr>
      <w:rFonts w:ascii="Swis721 Th BT" w:eastAsiaTheme="majorEastAsia" w:hAnsi="Swis721 Th BT" w:cstheme="majorBidi"/>
      <w:b/>
      <w:iCs/>
      <w:color w:val="FF0066"/>
      <w:spacing w:val="15"/>
      <w:sz w:val="24"/>
      <w:szCs w:val="24"/>
      <w:lang w:eastAsia="pt-BR"/>
    </w:rPr>
  </w:style>
  <w:style w:type="character" w:customStyle="1" w:styleId="SubttuloChar">
    <w:name w:val="Subtítulo Char"/>
    <w:basedOn w:val="Fontepargpadro"/>
    <w:link w:val="Subttulo"/>
    <w:uiPriority w:val="11"/>
    <w:rsid w:val="00EC0D60"/>
    <w:rPr>
      <w:rFonts w:ascii="Swis721 Th BT" w:eastAsiaTheme="majorEastAsia" w:hAnsi="Swis721 Th BT" w:cstheme="majorBidi"/>
      <w:b/>
      <w:iCs/>
      <w:color w:val="FF0066"/>
      <w:spacing w:val="15"/>
      <w:sz w:val="24"/>
      <w:szCs w:val="24"/>
      <w:lang w:eastAsia="pt-BR"/>
    </w:rPr>
  </w:style>
  <w:style w:type="character" w:styleId="Forte">
    <w:name w:val="Strong"/>
    <w:basedOn w:val="Fontepargpadro"/>
    <w:uiPriority w:val="22"/>
    <w:qFormat/>
    <w:rsid w:val="00EC0D60"/>
    <w:rPr>
      <w:b/>
      <w:bCs/>
    </w:rPr>
  </w:style>
  <w:style w:type="paragraph" w:customStyle="1" w:styleId="font8">
    <w:name w:val="font_8"/>
    <w:basedOn w:val="Normal"/>
    <w:rsid w:val="00EC0D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transparent">
    <w:name w:val="transparent"/>
    <w:basedOn w:val="Fontepargpadro"/>
    <w:rsid w:val="00EC0D60"/>
  </w:style>
  <w:style w:type="table" w:customStyle="1" w:styleId="TabeladeGrade2-nfase11">
    <w:name w:val="Tabela de Grade 2 - Ênfase 11"/>
    <w:basedOn w:val="Tabelanormal"/>
    <w:uiPriority w:val="47"/>
    <w:rsid w:val="00EC0D60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1" w:themeTint="99"/>
        <w:bottom w:val="single" w:sz="2" w:space="0" w:color="9CC2E5" w:themeColor="accent1" w:themeTint="99"/>
        <w:insideH w:val="single" w:sz="2" w:space="0" w:color="9CC2E5" w:themeColor="accent1" w:themeTint="99"/>
        <w:insideV w:val="single" w:sz="2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customStyle="1" w:styleId="Capasubtitulo">
    <w:name w:val="Capa_subtitulo"/>
    <w:basedOn w:val="Normal"/>
    <w:link w:val="CapasubtituloChar"/>
    <w:rsid w:val="00EC0D60"/>
    <w:pPr>
      <w:spacing w:after="0" w:line="276" w:lineRule="auto"/>
      <w:jc w:val="center"/>
    </w:pPr>
    <w:rPr>
      <w:rFonts w:ascii="Futura Lt BT" w:eastAsia="MS Mincho" w:hAnsi="Futura Lt BT"/>
      <w:color w:val="9CC2E5" w:themeColor="accent1" w:themeTint="99"/>
      <w:sz w:val="44"/>
    </w:rPr>
  </w:style>
  <w:style w:type="character" w:customStyle="1" w:styleId="CapasubtituloChar">
    <w:name w:val="Capa_subtitulo Char"/>
    <w:basedOn w:val="Fontepargpadro"/>
    <w:link w:val="Capasubtitulo"/>
    <w:rsid w:val="00EC0D60"/>
    <w:rPr>
      <w:rFonts w:ascii="Futura Lt BT" w:eastAsia="MS Mincho" w:hAnsi="Futura Lt BT"/>
      <w:color w:val="9CC2E5" w:themeColor="accent1" w:themeTint="99"/>
      <w:sz w:val="44"/>
    </w:rPr>
  </w:style>
  <w:style w:type="paragraph" w:customStyle="1" w:styleId="RefernciaOK">
    <w:name w:val="Referência OK"/>
    <w:basedOn w:val="formulas"/>
    <w:link w:val="RefernciaOKChar"/>
    <w:qFormat/>
    <w:rsid w:val="00EC0D60"/>
    <w:rPr>
      <w:rFonts w:ascii="Swis721 Th BT" w:eastAsiaTheme="minorEastAsia" w:hAnsi="Swis721 Th BT"/>
      <w:sz w:val="14"/>
      <w:szCs w:val="16"/>
      <w:lang w:val="en-US" w:eastAsia="pt-BR"/>
    </w:rPr>
  </w:style>
  <w:style w:type="character" w:customStyle="1" w:styleId="RefernciaOKChar">
    <w:name w:val="Referência OK Char"/>
    <w:basedOn w:val="formulasChar"/>
    <w:link w:val="RefernciaOK"/>
    <w:rsid w:val="00EC0D60"/>
    <w:rPr>
      <w:rFonts w:ascii="Swis721 Th BT" w:eastAsiaTheme="minorEastAsia" w:hAnsi="Swis721 Th BT"/>
      <w:color w:val="404040" w:themeColor="text1" w:themeTint="BF"/>
      <w:sz w:val="14"/>
      <w:szCs w:val="16"/>
      <w:lang w:val="en-US" w:eastAsia="pt-BR"/>
    </w:rPr>
  </w:style>
  <w:style w:type="paragraph" w:customStyle="1" w:styleId="Referncias">
    <w:name w:val="Referências"/>
    <w:basedOn w:val="RefernciaOK"/>
    <w:link w:val="RefernciasChar"/>
    <w:qFormat/>
    <w:rsid w:val="00EC0D60"/>
    <w:rPr>
      <w:b/>
      <w:color w:val="F60AC9"/>
      <w:sz w:val="16"/>
      <w:szCs w:val="18"/>
    </w:rPr>
  </w:style>
  <w:style w:type="character" w:customStyle="1" w:styleId="RefernciasChar">
    <w:name w:val="Referências Char"/>
    <w:basedOn w:val="RefernciaOKChar"/>
    <w:link w:val="Referncias"/>
    <w:rsid w:val="00EC0D60"/>
    <w:rPr>
      <w:rFonts w:ascii="Swis721 Th BT" w:eastAsiaTheme="minorEastAsia" w:hAnsi="Swis721 Th BT"/>
      <w:b/>
      <w:color w:val="F60AC9"/>
      <w:sz w:val="16"/>
      <w:szCs w:val="18"/>
      <w:lang w:val="en-US" w:eastAsia="pt-BR"/>
    </w:rPr>
  </w:style>
  <w:style w:type="table" w:customStyle="1" w:styleId="Tabelacomgrade1">
    <w:name w:val="Tabela com grade1"/>
    <w:basedOn w:val="Tabelanormal"/>
    <w:next w:val="Tabelacomgrade"/>
    <w:uiPriority w:val="59"/>
    <w:rsid w:val="00EC0D60"/>
    <w:pPr>
      <w:spacing w:after="0" w:line="240" w:lineRule="auto"/>
    </w:pPr>
    <w:rPr>
      <w:rFonts w:eastAsia="Times New Roman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Grade4-nfase11">
    <w:name w:val="Tabela de Grade 4 - Ênfase 11"/>
    <w:basedOn w:val="Tabelanormal"/>
    <w:uiPriority w:val="49"/>
    <w:rsid w:val="00EC0D6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customStyle="1" w:styleId="SombreamentoMdio1-nfase11">
    <w:name w:val="Sombreamento Médio 1 - Ênfase 11"/>
    <w:basedOn w:val="Tabelanormal"/>
    <w:uiPriority w:val="63"/>
    <w:rsid w:val="00EC0D60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Tabelacomgrade4">
    <w:name w:val="Tabela com grade4"/>
    <w:basedOn w:val="Tabelanormal"/>
    <w:next w:val="Tabelacomgrade"/>
    <w:uiPriority w:val="59"/>
    <w:rsid w:val="00EC0D6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ombreamentoClaro-nfase11">
    <w:name w:val="Sombreamento Claro - Ênfase 11"/>
    <w:basedOn w:val="Tabelanormal"/>
    <w:uiPriority w:val="60"/>
    <w:rsid w:val="00EC0D60"/>
    <w:pPr>
      <w:spacing w:after="0" w:line="240" w:lineRule="auto"/>
    </w:pPr>
    <w:rPr>
      <w:rFonts w:eastAsia="MS Mincho"/>
      <w:color w:val="A5A5A5"/>
    </w:rPr>
    <w:tblPr>
      <w:tblStyleRowBandSize w:val="1"/>
      <w:tblStyleColBandSize w:val="1"/>
      <w:tblBorders>
        <w:top w:val="single" w:sz="8" w:space="0" w:color="DDDDDD"/>
        <w:bottom w:val="single" w:sz="8" w:space="0" w:color="DDDDD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DDDDD"/>
          <w:left w:val="nil"/>
          <w:bottom w:val="single" w:sz="8" w:space="0" w:color="DDDDD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DDDDD"/>
          <w:left w:val="nil"/>
          <w:bottom w:val="single" w:sz="8" w:space="0" w:color="DDDDD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6F6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6F6"/>
      </w:tcPr>
    </w:tblStylePr>
  </w:style>
  <w:style w:type="paragraph" w:customStyle="1" w:styleId="EndNoteBibliography">
    <w:name w:val="EndNote Bibliography"/>
    <w:basedOn w:val="Normal"/>
    <w:link w:val="EndNoteBibliographyChar"/>
    <w:qFormat/>
    <w:rsid w:val="00EC0D60"/>
    <w:pPr>
      <w:spacing w:line="240" w:lineRule="auto"/>
      <w:jc w:val="both"/>
    </w:pPr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EndNoteBibliographyChar">
    <w:name w:val="EndNote Bibliography Char"/>
    <w:basedOn w:val="CorpoChar"/>
    <w:link w:val="EndNoteBibliography"/>
    <w:rsid w:val="00EC0D60"/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table" w:styleId="TabeladeGrade2-nfase5">
    <w:name w:val="Grid Table 2 Accent 5"/>
    <w:basedOn w:val="Tabelanormal"/>
    <w:uiPriority w:val="47"/>
    <w:rsid w:val="00EC0D60"/>
    <w:pPr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5" w:themeTint="99"/>
        <w:bottom w:val="single" w:sz="2" w:space="0" w:color="8EAADB" w:themeColor="accent5" w:themeTint="99"/>
        <w:insideH w:val="single" w:sz="2" w:space="0" w:color="8EAADB" w:themeColor="accent5" w:themeTint="99"/>
        <w:insideV w:val="single" w:sz="2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customStyle="1" w:styleId="ref-journal">
    <w:name w:val="ref-journal"/>
    <w:basedOn w:val="Fontepargpadro"/>
    <w:rsid w:val="00EC0D60"/>
  </w:style>
  <w:style w:type="character" w:customStyle="1" w:styleId="ref-vol">
    <w:name w:val="ref-vol"/>
    <w:basedOn w:val="Fontepargpadro"/>
    <w:rsid w:val="00EC0D60"/>
  </w:style>
  <w:style w:type="character" w:customStyle="1" w:styleId="element-citation">
    <w:name w:val="element-citation"/>
    <w:basedOn w:val="Fontepargpadro"/>
    <w:rsid w:val="00EC0D60"/>
  </w:style>
  <w:style w:type="character" w:customStyle="1" w:styleId="EndNoteBibliographyCarter">
    <w:name w:val="EndNote Bibliography Caráter"/>
    <w:basedOn w:val="CorpoChar"/>
    <w:qFormat/>
    <w:rsid w:val="00EC0D60"/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table" w:styleId="TabeladeLista3-nfase5">
    <w:name w:val="List Table 3 Accent 5"/>
    <w:basedOn w:val="Tabelanormal"/>
    <w:uiPriority w:val="48"/>
    <w:rsid w:val="00EC0D60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5"/>
        <w:left w:val="single" w:sz="4" w:space="0" w:color="4472C4" w:themeColor="accent5"/>
        <w:bottom w:val="single" w:sz="4" w:space="0" w:color="4472C4" w:themeColor="accent5"/>
        <w:right w:val="single" w:sz="4" w:space="0" w:color="4472C4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5"/>
          <w:right w:val="single" w:sz="4" w:space="0" w:color="4472C4" w:themeColor="accent5"/>
        </w:tcBorders>
      </w:tcPr>
    </w:tblStylePr>
    <w:tblStylePr w:type="band1Horz">
      <w:tblPr/>
      <w:tcPr>
        <w:tcBorders>
          <w:top w:val="single" w:sz="4" w:space="0" w:color="4472C4" w:themeColor="accent5"/>
          <w:bottom w:val="single" w:sz="4" w:space="0" w:color="4472C4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5"/>
          <w:left w:val="nil"/>
        </w:tcBorders>
      </w:tcPr>
    </w:tblStylePr>
    <w:tblStylePr w:type="swCell">
      <w:tblPr/>
      <w:tcPr>
        <w:tcBorders>
          <w:top w:val="double" w:sz="4" w:space="0" w:color="4472C4" w:themeColor="accent5"/>
          <w:right w:val="nil"/>
        </w:tcBorders>
      </w:tcPr>
    </w:tblStylePr>
  </w:style>
  <w:style w:type="table" w:customStyle="1" w:styleId="Tabelacomgrade8">
    <w:name w:val="Tabela com grade8"/>
    <w:basedOn w:val="Tabelanormal"/>
    <w:next w:val="Tabelacomgrade"/>
    <w:uiPriority w:val="59"/>
    <w:rsid w:val="00EC0D60"/>
    <w:pPr>
      <w:spacing w:after="0" w:line="240" w:lineRule="auto"/>
    </w:pPr>
    <w:rPr>
      <w:rFonts w:eastAsia="Times New Roman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link w:val="TtuloChar"/>
    <w:qFormat/>
    <w:rsid w:val="00EC0D60"/>
    <w:pPr>
      <w:spacing w:after="0" w:line="240" w:lineRule="auto"/>
      <w:jc w:val="center"/>
    </w:pPr>
    <w:rPr>
      <w:rFonts w:ascii="Times New Roman" w:eastAsia="MS Mincho" w:hAnsi="Times New Roman" w:cs="Times New Roman"/>
      <w:b/>
      <w:bCs/>
      <w:sz w:val="32"/>
      <w:szCs w:val="20"/>
      <w:lang w:eastAsia="ja-JP"/>
    </w:rPr>
  </w:style>
  <w:style w:type="character" w:customStyle="1" w:styleId="TtuloChar">
    <w:name w:val="Título Char"/>
    <w:basedOn w:val="Fontepargpadro"/>
    <w:link w:val="Ttulo"/>
    <w:rsid w:val="00EC0D60"/>
    <w:rPr>
      <w:rFonts w:ascii="Times New Roman" w:eastAsia="MS Mincho" w:hAnsi="Times New Roman" w:cs="Times New Roman"/>
      <w:b/>
      <w:bCs/>
      <w:sz w:val="32"/>
      <w:szCs w:val="20"/>
      <w:lang w:eastAsia="ja-JP"/>
    </w:rPr>
  </w:style>
  <w:style w:type="table" w:customStyle="1" w:styleId="Tabelacomgrade10">
    <w:name w:val="Tabela com grade10"/>
    <w:basedOn w:val="Tabelanormal"/>
    <w:uiPriority w:val="59"/>
    <w:rsid w:val="00EC0D60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9">
    <w:name w:val="Tabela com grade9"/>
    <w:basedOn w:val="Tabelanormal"/>
    <w:uiPriority w:val="59"/>
    <w:qFormat/>
    <w:rsid w:val="00EC0D60"/>
    <w:pPr>
      <w:spacing w:after="0" w:line="240" w:lineRule="auto"/>
    </w:pPr>
    <w:rPr>
      <w:rFonts w:ascii="Calibri" w:eastAsia="MS Mincho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3">
    <w:name w:val="Tabela com grade13"/>
    <w:basedOn w:val="Tabelanormal"/>
    <w:uiPriority w:val="59"/>
    <w:qFormat/>
    <w:rsid w:val="00EC0D60"/>
    <w:pPr>
      <w:suppressAutoHyphens/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6">
    <w:name w:val="Tabela com grade6"/>
    <w:basedOn w:val="Tabelanormal"/>
    <w:next w:val="Tabelacomgrade"/>
    <w:uiPriority w:val="59"/>
    <w:rsid w:val="00EC0D60"/>
    <w:pPr>
      <w:spacing w:after="0" w:line="240" w:lineRule="auto"/>
    </w:pPr>
    <w:rPr>
      <w:rFonts w:eastAsia="MS Mincho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0">
    <w:name w:val="Tabela com grade40"/>
    <w:basedOn w:val="Tabelanormal"/>
    <w:uiPriority w:val="59"/>
    <w:rsid w:val="00EC0D60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7">
    <w:name w:val="Tabela com grade27"/>
    <w:basedOn w:val="Tabelanormal"/>
    <w:uiPriority w:val="59"/>
    <w:rsid w:val="00EC0D60"/>
    <w:pPr>
      <w:spacing w:after="0" w:line="240" w:lineRule="auto"/>
    </w:pPr>
    <w:rPr>
      <w:rFonts w:ascii="Times New Roman" w:eastAsia="MS Mincho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1">
    <w:name w:val="Tabela com grade21"/>
    <w:basedOn w:val="Tabelanormal"/>
    <w:uiPriority w:val="59"/>
    <w:qFormat/>
    <w:rsid w:val="00EC0D60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mrio2">
    <w:name w:val="toc 2"/>
    <w:basedOn w:val="Normal"/>
    <w:next w:val="Normal"/>
    <w:autoRedefine/>
    <w:uiPriority w:val="39"/>
    <w:unhideWhenUsed/>
    <w:rsid w:val="00EC0D60"/>
    <w:pPr>
      <w:spacing w:after="100"/>
      <w:ind w:left="220"/>
    </w:pPr>
    <w:rPr>
      <w:rFonts w:eastAsiaTheme="minorEastAsia"/>
      <w:lang w:eastAsia="pt-BR"/>
    </w:rPr>
  </w:style>
  <w:style w:type="paragraph" w:styleId="Sumrio3">
    <w:name w:val="toc 3"/>
    <w:basedOn w:val="Normal"/>
    <w:next w:val="Normal"/>
    <w:autoRedefine/>
    <w:uiPriority w:val="39"/>
    <w:unhideWhenUsed/>
    <w:rsid w:val="00EC0D60"/>
    <w:pPr>
      <w:spacing w:after="100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EC0D60"/>
    <w:pPr>
      <w:spacing w:after="100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autoRedefine/>
    <w:uiPriority w:val="39"/>
    <w:unhideWhenUsed/>
    <w:rsid w:val="00EC0D60"/>
    <w:pPr>
      <w:spacing w:after="100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EC0D60"/>
    <w:pPr>
      <w:spacing w:after="100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autoRedefine/>
    <w:uiPriority w:val="39"/>
    <w:unhideWhenUsed/>
    <w:rsid w:val="00EC0D60"/>
    <w:pPr>
      <w:spacing w:after="100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autoRedefine/>
    <w:uiPriority w:val="39"/>
    <w:unhideWhenUsed/>
    <w:rsid w:val="00EC0D60"/>
    <w:pPr>
      <w:spacing w:after="100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autoRedefine/>
    <w:uiPriority w:val="39"/>
    <w:unhideWhenUsed/>
    <w:rsid w:val="00EC0D60"/>
    <w:pPr>
      <w:spacing w:after="100"/>
      <w:ind w:left="1760"/>
    </w:pPr>
    <w:rPr>
      <w:rFonts w:eastAsiaTheme="minorEastAsia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7B503E-70F8-4A37-9C3C-DBD61E3AAD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0</TotalTime>
  <Pages>12</Pages>
  <Words>2090</Words>
  <Characters>11290</Characters>
  <Application>Microsoft Office Word</Application>
  <DocSecurity>0</DocSecurity>
  <Lines>94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Conta da Microsoft</cp:lastModifiedBy>
  <cp:revision>23</cp:revision>
  <cp:lastPrinted>2019-01-08T11:01:00Z</cp:lastPrinted>
  <dcterms:created xsi:type="dcterms:W3CDTF">2019-11-01T14:28:00Z</dcterms:created>
  <dcterms:modified xsi:type="dcterms:W3CDTF">2025-04-28T12:59:00Z</dcterms:modified>
</cp:coreProperties>
</file>